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xlsm" ContentType="application/vnd.ms-excel.sheet.macroEnabled.12"/>
  <Default Extension="gif" ContentType="image/gif"/>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151403EB" w:rsidR="00806B5F" w:rsidRDefault="00A16E71" w:rsidP="00806B5F">
      <w:pPr>
        <w:pStyle w:val="9TitlePageText"/>
      </w:pPr>
      <w:r>
        <w:t>at</w:t>
      </w:r>
      <w:r w:rsidR="000C0A80">
        <w:t xml:space="preserve"> the</w:t>
      </w:r>
      <w:r w:rsidR="000C0A80">
        <w:br/>
      </w:r>
      <w:r w:rsidR="00EC1212">
        <w:t>Czech Technical University</w:t>
      </w:r>
      <w:r w:rsidR="00542938">
        <w:t xml:space="preserve"> in</w:t>
      </w:r>
      <w:r w:rsidR="004A187F">
        <w:t xml:space="preserve"> Prague</w:t>
      </w:r>
      <w:r w:rsidR="005166E7">
        <w:br/>
      </w:r>
      <w:r w:rsidR="00EC1212">
        <w:t>Faculty of Mechanical Engineering</w:t>
      </w:r>
    </w:p>
    <w:p w14:paraId="57F9D4C0" w14:textId="77777777" w:rsidR="000100E2" w:rsidRPr="000100E2" w:rsidRDefault="000100E2" w:rsidP="000100E2">
      <w:pPr>
        <w:pStyle w:val="1Para"/>
        <w:rPr>
          <w:lang w:val="en-US"/>
        </w:rPr>
      </w:pP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Default="00806B5F" w:rsidP="00806B5F">
      <w:pPr>
        <w:pStyle w:val="1Para"/>
        <w:rPr>
          <w:lang w:val="en-US"/>
        </w:rPr>
      </w:pPr>
    </w:p>
    <w:p w14:paraId="7F7505AD" w14:textId="77777777" w:rsidR="004A187F" w:rsidRPr="00806B5F" w:rsidRDefault="004A187F" w:rsidP="00806B5F">
      <w:pPr>
        <w:pStyle w:val="1Para"/>
        <w:rPr>
          <w:lang w:val="en-US"/>
        </w:rPr>
      </w:pPr>
    </w:p>
    <w:p w14:paraId="484424B9" w14:textId="14B433FE" w:rsidR="00E378D8" w:rsidRPr="00E378D8" w:rsidRDefault="000C0A80" w:rsidP="00E378D8">
      <w:pPr>
        <w:pStyle w:val="9TitlePageText"/>
      </w:pPr>
      <w:r>
        <w:rPr>
          <w:rFonts w:cs="Arial"/>
        </w:rPr>
        <w:t>©</w:t>
      </w:r>
      <w:r>
        <w:t xml:space="preserve"> </w:t>
      </w:r>
      <w:r w:rsidR="00EC1212">
        <w:t>Akshat</w:t>
      </w:r>
      <w:r w:rsidR="0067102C">
        <w:t xml:space="preserve"> </w:t>
      </w:r>
      <w:r w:rsidR="00EC1212">
        <w:t>Tandon</w:t>
      </w:r>
      <w:r>
        <w:br/>
      </w:r>
      <w:r w:rsidR="00EC1212">
        <w:t>Czech Technical University</w:t>
      </w:r>
      <w:r w:rsidR="004A187F">
        <w:t xml:space="preserve"> in Prague</w:t>
      </w:r>
      <w:r>
        <w:br/>
      </w:r>
      <w:r w:rsidR="00EC1212">
        <w:t>Summer</w:t>
      </w:r>
      <w:r w:rsidR="00D26CE0">
        <w:t xml:space="preserve"> </w:t>
      </w:r>
      <w:r w:rsidR="00EC1212">
        <w:t>2017</w:t>
      </w:r>
    </w:p>
    <w:p w14:paraId="20B8901F" w14:textId="68E433A1" w:rsidR="00C72996" w:rsidRDefault="00C72996">
      <w:pPr>
        <w:spacing w:after="160" w:line="259" w:lineRule="auto"/>
        <w:rPr>
          <w:rFonts w:ascii="Times New Roman" w:hAnsi="Times New Roman" w:cs="Times New Roman"/>
          <w:b/>
          <w:sz w:val="36"/>
          <w:szCs w:val="36"/>
          <w:lang w:val="fr-FR"/>
        </w:rPr>
      </w:pPr>
      <w:r>
        <w:rPr>
          <w:rFonts w:ascii="Times New Roman" w:hAnsi="Times New Roman" w:cs="Times New Roman"/>
          <w:b/>
          <w:noProof/>
          <w:sz w:val="36"/>
          <w:szCs w:val="36"/>
          <w:lang w:val="en-GB" w:eastAsia="en-GB"/>
        </w:rPr>
        <w:lastRenderedPageBreak/>
        <w:drawing>
          <wp:inline distT="0" distB="0" distL="0" distR="0" wp14:anchorId="159D9363" wp14:editId="2FE73157">
            <wp:extent cx="5657723" cy="868914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hesis_1.jpg"/>
                    <pic:cNvPicPr/>
                  </pic:nvPicPr>
                  <pic:blipFill>
                    <a:blip r:embed="rId9">
                      <a:extLst>
                        <a:ext uri="{28A0092B-C50C-407E-A947-70E740481C1C}">
                          <a14:useLocalDpi xmlns:a14="http://schemas.microsoft.com/office/drawing/2010/main" val="0"/>
                        </a:ext>
                      </a:extLst>
                    </a:blip>
                    <a:stretch>
                      <a:fillRect/>
                    </a:stretch>
                  </pic:blipFill>
                  <pic:spPr>
                    <a:xfrm>
                      <a:off x="0" y="0"/>
                      <a:ext cx="5672964" cy="8712551"/>
                    </a:xfrm>
                    <a:prstGeom prst="rect">
                      <a:avLst/>
                    </a:prstGeom>
                  </pic:spPr>
                </pic:pic>
              </a:graphicData>
            </a:graphic>
          </wp:inline>
        </w:drawing>
      </w:r>
      <w:r>
        <w:rPr>
          <w:rFonts w:ascii="Times New Roman" w:hAnsi="Times New Roman" w:cs="Times New Roman"/>
          <w:b/>
          <w:sz w:val="36"/>
          <w:szCs w:val="36"/>
          <w:lang w:val="fr-FR"/>
        </w:rPr>
        <w:br w:type="page"/>
      </w:r>
    </w:p>
    <w:p w14:paraId="782D9754" w14:textId="183E1501" w:rsidR="004A187F" w:rsidRPr="00E440E9" w:rsidRDefault="004A187F" w:rsidP="004A187F">
      <w:pPr>
        <w:rPr>
          <w:rFonts w:ascii="Times New Roman" w:hAnsi="Times New Roman" w:cs="Times New Roman"/>
          <w:b/>
          <w:sz w:val="36"/>
          <w:szCs w:val="36"/>
          <w:lang w:val="fr-FR"/>
        </w:rPr>
      </w:pPr>
      <w:r w:rsidRPr="00E440E9">
        <w:rPr>
          <w:rFonts w:ascii="Times New Roman" w:hAnsi="Times New Roman" w:cs="Times New Roman"/>
          <w:b/>
          <w:sz w:val="36"/>
          <w:szCs w:val="36"/>
          <w:lang w:val="fr-FR"/>
        </w:rPr>
        <w:lastRenderedPageBreak/>
        <w:t>Annotation Li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857"/>
        <w:gridCol w:w="3125"/>
        <w:gridCol w:w="1538"/>
      </w:tblGrid>
      <w:tr w:rsidR="004A187F" w14:paraId="7693A720" w14:textId="77777777" w:rsidTr="00C560B4">
        <w:tc>
          <w:tcPr>
            <w:tcW w:w="2943" w:type="dxa"/>
          </w:tcPr>
          <w:p w14:paraId="08136A27"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Authors Name</w:t>
            </w:r>
            <w:r>
              <w:rPr>
                <w:rFonts w:ascii="Times New Roman" w:hAnsi="Times New Roman" w:cs="Times New Roman"/>
                <w:sz w:val="26"/>
                <w:szCs w:val="26"/>
              </w:rPr>
              <w:t>:</w:t>
            </w:r>
          </w:p>
        </w:tc>
        <w:tc>
          <w:tcPr>
            <w:tcW w:w="6110" w:type="dxa"/>
            <w:gridSpan w:val="3"/>
          </w:tcPr>
          <w:p w14:paraId="6BDC1EBA"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Akshat Tandon</w:t>
            </w:r>
          </w:p>
        </w:tc>
      </w:tr>
      <w:tr w:rsidR="004A187F" w:rsidRPr="007033E3" w14:paraId="6D3263B9" w14:textId="77777777" w:rsidTr="00C560B4">
        <w:tc>
          <w:tcPr>
            <w:tcW w:w="2943" w:type="dxa"/>
          </w:tcPr>
          <w:p w14:paraId="197F63A6"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ame of Bachelor’s Thesis:</w:t>
            </w:r>
          </w:p>
        </w:tc>
        <w:tc>
          <w:tcPr>
            <w:tcW w:w="6110" w:type="dxa"/>
            <w:gridSpan w:val="3"/>
          </w:tcPr>
          <w:p w14:paraId="471E95DF" w14:textId="77777777" w:rsidR="004A187F" w:rsidRPr="00C41B7F" w:rsidRDefault="004A187F" w:rsidP="00C560B4">
            <w:pPr>
              <w:spacing w:before="240" w:line="276" w:lineRule="auto"/>
              <w:rPr>
                <w:rFonts w:ascii="Times New Roman" w:hAnsi="Times New Roman" w:cs="Times New Roman"/>
                <w:sz w:val="26"/>
                <w:szCs w:val="26"/>
              </w:rPr>
            </w:pPr>
            <w:r w:rsidRPr="00C41B7F">
              <w:rPr>
                <w:rFonts w:ascii="Times New Roman" w:hAnsi="Times New Roman" w:cs="Times New Roman"/>
                <w:sz w:val="26"/>
                <w:szCs w:val="26"/>
              </w:rPr>
              <w:t>Application for Automated Collection of Test Files</w:t>
            </w:r>
            <w:r>
              <w:rPr>
                <w:rFonts w:ascii="Times New Roman" w:hAnsi="Times New Roman" w:cs="Times New Roman"/>
                <w:sz w:val="26"/>
                <w:szCs w:val="26"/>
              </w:rPr>
              <w:t xml:space="preserve"> </w:t>
            </w:r>
            <w:r w:rsidRPr="00C41B7F">
              <w:rPr>
                <w:rFonts w:ascii="Times New Roman" w:hAnsi="Times New Roman" w:cs="Times New Roman"/>
                <w:sz w:val="26"/>
                <w:szCs w:val="26"/>
              </w:rPr>
              <w:t>for CSS Class via HTTP and for Local Plagiarism Check</w:t>
            </w:r>
          </w:p>
          <w:p w14:paraId="7B68592F" w14:textId="77777777" w:rsidR="004A187F" w:rsidRPr="007033E3" w:rsidRDefault="004A187F" w:rsidP="00C560B4">
            <w:pPr>
              <w:spacing w:before="240" w:line="276" w:lineRule="auto"/>
              <w:rPr>
                <w:rFonts w:ascii="Times New Roman" w:hAnsi="Times New Roman" w:cs="Times New Roman"/>
                <w:sz w:val="26"/>
                <w:szCs w:val="26"/>
              </w:rPr>
            </w:pPr>
          </w:p>
        </w:tc>
      </w:tr>
      <w:tr w:rsidR="004A187F" w:rsidRPr="007033E3" w14:paraId="07E54814" w14:textId="77777777" w:rsidTr="00C560B4">
        <w:tc>
          <w:tcPr>
            <w:tcW w:w="2943" w:type="dxa"/>
          </w:tcPr>
          <w:p w14:paraId="41288F97"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Year:</w:t>
            </w:r>
          </w:p>
        </w:tc>
        <w:tc>
          <w:tcPr>
            <w:tcW w:w="6110" w:type="dxa"/>
            <w:gridSpan w:val="3"/>
          </w:tcPr>
          <w:p w14:paraId="4C197689"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017</w:t>
            </w:r>
          </w:p>
        </w:tc>
      </w:tr>
      <w:tr w:rsidR="004A187F" w:rsidRPr="007033E3" w14:paraId="499CC090" w14:textId="77777777" w:rsidTr="00C560B4">
        <w:tc>
          <w:tcPr>
            <w:tcW w:w="2943" w:type="dxa"/>
          </w:tcPr>
          <w:p w14:paraId="020AE6BC"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Field of study:</w:t>
            </w:r>
          </w:p>
        </w:tc>
        <w:tc>
          <w:tcPr>
            <w:tcW w:w="6110" w:type="dxa"/>
            <w:gridSpan w:val="3"/>
          </w:tcPr>
          <w:p w14:paraId="77426800"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Information and Automation Technologies</w:t>
            </w:r>
          </w:p>
        </w:tc>
      </w:tr>
      <w:tr w:rsidR="004A187F" w:rsidRPr="007033E3" w14:paraId="238ACC5F" w14:textId="77777777" w:rsidTr="00C560B4">
        <w:tc>
          <w:tcPr>
            <w:tcW w:w="2943" w:type="dxa"/>
          </w:tcPr>
          <w:p w14:paraId="1D9428C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Department:</w:t>
            </w:r>
          </w:p>
        </w:tc>
        <w:tc>
          <w:tcPr>
            <w:tcW w:w="6110" w:type="dxa"/>
            <w:gridSpan w:val="3"/>
          </w:tcPr>
          <w:p w14:paraId="57EC6926"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Department of Instrumentation and Control Engineering</w:t>
            </w:r>
          </w:p>
        </w:tc>
      </w:tr>
      <w:tr w:rsidR="004A187F" w:rsidRPr="007033E3" w14:paraId="7A2E81D8" w14:textId="77777777" w:rsidTr="00C560B4">
        <w:tc>
          <w:tcPr>
            <w:tcW w:w="2943" w:type="dxa"/>
          </w:tcPr>
          <w:p w14:paraId="1ECF0BC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Supervisor:</w:t>
            </w:r>
          </w:p>
        </w:tc>
        <w:tc>
          <w:tcPr>
            <w:tcW w:w="6110" w:type="dxa"/>
            <w:gridSpan w:val="3"/>
          </w:tcPr>
          <w:p w14:paraId="08031AF9" w14:textId="77777777" w:rsidR="004A187F" w:rsidRPr="009003C5"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doc. </w:t>
            </w:r>
            <w:r w:rsidRPr="007033E3">
              <w:rPr>
                <w:rFonts w:ascii="Times New Roman" w:hAnsi="Times New Roman" w:cs="Times New Roman"/>
                <w:sz w:val="26"/>
                <w:szCs w:val="26"/>
              </w:rPr>
              <w:t>Ing. Ivo Bukovský, Ph.D.</w:t>
            </w:r>
          </w:p>
        </w:tc>
      </w:tr>
      <w:tr w:rsidR="004A187F" w:rsidRPr="007033E3" w14:paraId="3B41ED61" w14:textId="77777777" w:rsidTr="00C560B4">
        <w:trPr>
          <w:trHeight w:val="171"/>
        </w:trPr>
        <w:tc>
          <w:tcPr>
            <w:tcW w:w="3936" w:type="dxa"/>
            <w:gridSpan w:val="2"/>
            <w:vMerge w:val="restart"/>
          </w:tcPr>
          <w:p w14:paraId="65382EEE"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Bibliographical data:</w:t>
            </w:r>
          </w:p>
        </w:tc>
        <w:tc>
          <w:tcPr>
            <w:tcW w:w="3402" w:type="dxa"/>
          </w:tcPr>
          <w:p w14:paraId="376D5D38"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pages</w:t>
            </w:r>
          </w:p>
        </w:tc>
        <w:tc>
          <w:tcPr>
            <w:tcW w:w="1715" w:type="dxa"/>
          </w:tcPr>
          <w:p w14:paraId="799DF160" w14:textId="514126F6" w:rsidR="004A187F" w:rsidRPr="007033E3" w:rsidRDefault="005E36A2"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49</w:t>
            </w:r>
          </w:p>
        </w:tc>
      </w:tr>
      <w:tr w:rsidR="004A187F" w:rsidRPr="007033E3" w14:paraId="09F521B1" w14:textId="77777777" w:rsidTr="00C560B4">
        <w:trPr>
          <w:trHeight w:val="168"/>
        </w:trPr>
        <w:tc>
          <w:tcPr>
            <w:tcW w:w="3936" w:type="dxa"/>
            <w:gridSpan w:val="2"/>
            <w:vMerge/>
          </w:tcPr>
          <w:p w14:paraId="6B3C85AA"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0BE0CC63"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figures</w:t>
            </w:r>
          </w:p>
        </w:tc>
        <w:tc>
          <w:tcPr>
            <w:tcW w:w="1715" w:type="dxa"/>
          </w:tcPr>
          <w:p w14:paraId="4A0DAEBB" w14:textId="373595DC"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1</w:t>
            </w:r>
            <w:r w:rsidR="00F35F3D">
              <w:rPr>
                <w:rFonts w:ascii="Times New Roman" w:hAnsi="Times New Roman" w:cs="Times New Roman"/>
                <w:sz w:val="26"/>
                <w:szCs w:val="26"/>
              </w:rPr>
              <w:t>0</w:t>
            </w:r>
          </w:p>
        </w:tc>
      </w:tr>
      <w:tr w:rsidR="004A187F" w:rsidRPr="007033E3" w14:paraId="26D38305" w14:textId="77777777" w:rsidTr="00C560B4">
        <w:trPr>
          <w:trHeight w:val="168"/>
        </w:trPr>
        <w:tc>
          <w:tcPr>
            <w:tcW w:w="3936" w:type="dxa"/>
            <w:gridSpan w:val="2"/>
            <w:vMerge/>
          </w:tcPr>
          <w:p w14:paraId="1C1A2A0B"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32CB97F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tables</w:t>
            </w:r>
          </w:p>
        </w:tc>
        <w:tc>
          <w:tcPr>
            <w:tcW w:w="1715" w:type="dxa"/>
          </w:tcPr>
          <w:p w14:paraId="479128B5" w14:textId="6A0F200E" w:rsidR="004A187F" w:rsidRPr="007033E3" w:rsidRDefault="00AC401D"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w:t>
            </w:r>
          </w:p>
        </w:tc>
      </w:tr>
      <w:tr w:rsidR="004A187F" w:rsidRPr="007033E3" w14:paraId="29153FCE" w14:textId="77777777" w:rsidTr="00C560B4">
        <w:trPr>
          <w:trHeight w:val="168"/>
        </w:trPr>
        <w:tc>
          <w:tcPr>
            <w:tcW w:w="3936" w:type="dxa"/>
            <w:gridSpan w:val="2"/>
            <w:vMerge/>
          </w:tcPr>
          <w:p w14:paraId="1B561370"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5034612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Number of attachments </w:t>
            </w:r>
          </w:p>
        </w:tc>
        <w:tc>
          <w:tcPr>
            <w:tcW w:w="1715" w:type="dxa"/>
          </w:tcPr>
          <w:p w14:paraId="047F776D" w14:textId="3227FCBD" w:rsidR="004A187F" w:rsidRPr="007033E3" w:rsidRDefault="000E1EC8"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w:t>
            </w:r>
          </w:p>
        </w:tc>
      </w:tr>
      <w:tr w:rsidR="004A187F" w:rsidRPr="007033E3" w14:paraId="04718C6B" w14:textId="77777777" w:rsidTr="00C560B4">
        <w:tc>
          <w:tcPr>
            <w:tcW w:w="2943" w:type="dxa"/>
          </w:tcPr>
          <w:p w14:paraId="2F3D85F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Keywords:</w:t>
            </w:r>
          </w:p>
        </w:tc>
        <w:tc>
          <w:tcPr>
            <w:tcW w:w="6110" w:type="dxa"/>
            <w:gridSpan w:val="3"/>
          </w:tcPr>
          <w:p w14:paraId="66487306" w14:textId="77777777" w:rsidR="004A187F" w:rsidRPr="007033E3" w:rsidRDefault="004A187F" w:rsidP="00C560B4">
            <w:pPr>
              <w:spacing w:before="240" w:line="276" w:lineRule="auto"/>
              <w:rPr>
                <w:rFonts w:ascii="Times New Roman" w:hAnsi="Times New Roman" w:cs="Times New Roman"/>
                <w:sz w:val="26"/>
                <w:szCs w:val="26"/>
              </w:rPr>
            </w:pPr>
            <w:r>
              <w:t>python, process automation, string comparison, HTML parsers, plagiarism, Testrek</w:t>
            </w:r>
          </w:p>
        </w:tc>
      </w:tr>
    </w:tbl>
    <w:p w14:paraId="1324932E" w14:textId="77777777" w:rsidR="004A187F" w:rsidRPr="007033E3" w:rsidRDefault="004A187F" w:rsidP="004A187F">
      <w:pPr>
        <w:rPr>
          <w:rFonts w:ascii="Times New Roman" w:hAnsi="Times New Roman" w:cs="Times New Roman"/>
          <w:sz w:val="26"/>
          <w:szCs w:val="26"/>
        </w:rPr>
      </w:pPr>
    </w:p>
    <w:p w14:paraId="7D2F08ED" w14:textId="77777777" w:rsidR="004A187F" w:rsidRDefault="004A187F" w:rsidP="004A187F">
      <w:pPr>
        <w:rPr>
          <w:rFonts w:ascii="Times New Roman" w:hAnsi="Times New Roman" w:cs="Times New Roman"/>
          <w:b/>
          <w:sz w:val="32"/>
          <w:szCs w:val="32"/>
        </w:rPr>
      </w:pPr>
    </w:p>
    <w:p w14:paraId="1076554D" w14:textId="77777777" w:rsidR="004A187F" w:rsidRDefault="004A187F" w:rsidP="004A187F">
      <w:pPr>
        <w:rPr>
          <w:rFonts w:ascii="Times New Roman" w:hAnsi="Times New Roman" w:cs="Times New Roman"/>
          <w:b/>
          <w:sz w:val="32"/>
          <w:szCs w:val="32"/>
        </w:rPr>
      </w:pPr>
    </w:p>
    <w:p w14:paraId="26B31F59" w14:textId="77777777" w:rsidR="004A187F" w:rsidRDefault="004A187F" w:rsidP="004A187F">
      <w:pPr>
        <w:rPr>
          <w:rFonts w:ascii="Times New Roman" w:hAnsi="Times New Roman" w:cs="Times New Roman"/>
          <w:b/>
          <w:sz w:val="32"/>
          <w:szCs w:val="32"/>
        </w:rPr>
      </w:pPr>
    </w:p>
    <w:p w14:paraId="40C671E6" w14:textId="77777777" w:rsidR="004A187F" w:rsidRDefault="004A187F" w:rsidP="004A187F">
      <w:pPr>
        <w:rPr>
          <w:rFonts w:ascii="Times New Roman" w:hAnsi="Times New Roman" w:cs="Times New Roman"/>
          <w:b/>
          <w:sz w:val="32"/>
          <w:szCs w:val="32"/>
        </w:rPr>
      </w:pPr>
    </w:p>
    <w:p w14:paraId="180C52DC" w14:textId="77777777" w:rsidR="004A187F" w:rsidRDefault="004A187F" w:rsidP="004A187F">
      <w:pPr>
        <w:rPr>
          <w:rFonts w:ascii="Times New Roman" w:hAnsi="Times New Roman" w:cs="Times New Roman"/>
          <w:b/>
          <w:sz w:val="32"/>
          <w:szCs w:val="32"/>
        </w:rPr>
      </w:pPr>
    </w:p>
    <w:p w14:paraId="2BD36E48" w14:textId="77777777" w:rsidR="004A187F" w:rsidRDefault="004A187F" w:rsidP="004A187F">
      <w:pPr>
        <w:rPr>
          <w:rFonts w:ascii="Times New Roman" w:hAnsi="Times New Roman" w:cs="Times New Roman"/>
          <w:b/>
          <w:sz w:val="32"/>
          <w:szCs w:val="32"/>
        </w:rPr>
      </w:pPr>
    </w:p>
    <w:p w14:paraId="693A8803" w14:textId="77777777" w:rsidR="004A187F" w:rsidRPr="002B6AE8" w:rsidRDefault="004A187F" w:rsidP="004A187F">
      <w:pPr>
        <w:rPr>
          <w:rFonts w:ascii="Times New Roman" w:hAnsi="Times New Roman" w:cs="Times New Roman"/>
          <w:b/>
          <w:sz w:val="32"/>
          <w:szCs w:val="32"/>
        </w:rPr>
      </w:pPr>
      <w:r w:rsidRPr="002B6AE8">
        <w:rPr>
          <w:rFonts w:ascii="Times New Roman" w:hAnsi="Times New Roman" w:cs="Times New Roman"/>
          <w:b/>
          <w:sz w:val="32"/>
          <w:szCs w:val="32"/>
        </w:rPr>
        <w:t>Statement</w:t>
      </w:r>
    </w:p>
    <w:p w14:paraId="0580BC5A" w14:textId="77777777" w:rsidR="004A187F" w:rsidRDefault="004A187F" w:rsidP="004A187F">
      <w:pPr>
        <w:jc w:val="both"/>
        <w:rPr>
          <w:rFonts w:ascii="Times New Roman" w:hAnsi="Times New Roman" w:cs="Times New Roman"/>
          <w:sz w:val="26"/>
          <w:szCs w:val="26"/>
        </w:rPr>
      </w:pPr>
      <w:r>
        <w:rPr>
          <w:rFonts w:ascii="Times New Roman" w:hAnsi="Times New Roman" w:cs="Times New Roman"/>
          <w:sz w:val="26"/>
          <w:szCs w:val="26"/>
        </w:rPr>
        <w:t>I declare that I have written this thesis independently assuming that the results of the thesis can also be used at the discretion of the supervisor of the thesis as its co-author. I also agree with the potential publication of the results of the thesis or its substantial part, provided I will be listed as the co-author.</w:t>
      </w:r>
    </w:p>
    <w:p w14:paraId="36C67355" w14:textId="77777777" w:rsidR="004A187F" w:rsidRDefault="004A187F" w:rsidP="004A187F">
      <w:pPr>
        <w:rPr>
          <w:rFonts w:ascii="Times New Roman" w:hAnsi="Times New Roman" w:cs="Times New Roman"/>
          <w:sz w:val="26"/>
          <w:szCs w:val="26"/>
        </w:rPr>
      </w:pPr>
    </w:p>
    <w:p w14:paraId="764344EA" w14:textId="77777777" w:rsidR="004A187F" w:rsidRDefault="004A187F" w:rsidP="004A187F">
      <w:pPr>
        <w:rPr>
          <w:rFonts w:ascii="Times New Roman" w:hAnsi="Times New Roman" w:cs="Times New Roman"/>
          <w:sz w:val="26"/>
          <w:szCs w:val="26"/>
        </w:rPr>
      </w:pPr>
    </w:p>
    <w:p w14:paraId="0DB7B853" w14:textId="55640D14" w:rsidR="004A187F" w:rsidRPr="007033E3" w:rsidRDefault="004A187F" w:rsidP="004A187F">
      <w:pPr>
        <w:rPr>
          <w:rFonts w:ascii="Times New Roman" w:hAnsi="Times New Roman" w:cs="Times New Roman"/>
          <w:sz w:val="26"/>
          <w:szCs w:val="26"/>
        </w:rPr>
      </w:pPr>
      <w:r>
        <w:rPr>
          <w:rFonts w:ascii="Times New Roman" w:hAnsi="Times New Roman" w:cs="Times New Roman"/>
          <w:sz w:val="26"/>
          <w:szCs w:val="26"/>
        </w:rPr>
        <w:t>In Prague:</w:t>
      </w:r>
      <w:r w:rsidR="004F02FE">
        <w:rPr>
          <w:rFonts w:ascii="Times New Roman" w:hAnsi="Times New Roman" w:cs="Times New Roman"/>
          <w:sz w:val="26"/>
          <w:szCs w:val="26"/>
        </w:rPr>
        <w:t xml:space="preserve"> 16.</w:t>
      </w:r>
      <w:r w:rsidR="00E16DE9">
        <w:rPr>
          <w:rFonts w:ascii="Times New Roman" w:hAnsi="Times New Roman" w:cs="Times New Roman"/>
          <w:sz w:val="26"/>
          <w:szCs w:val="26"/>
        </w:rPr>
        <w:t>0</w:t>
      </w:r>
      <w:r w:rsidR="004F02FE">
        <w:rPr>
          <w:rFonts w:ascii="Times New Roman" w:hAnsi="Times New Roman" w:cs="Times New Roman"/>
          <w:sz w:val="26"/>
          <w:szCs w:val="26"/>
        </w:rPr>
        <w:t>6.</w:t>
      </w:r>
      <w:r w:rsidR="00613CEE">
        <w:rPr>
          <w:rFonts w:ascii="Times New Roman" w:hAnsi="Times New Roman" w:cs="Times New Roman"/>
          <w:sz w:val="26"/>
          <w:szCs w:val="26"/>
        </w:rPr>
        <w:t>2017</w:t>
      </w:r>
      <w:r w:rsidR="00E16DE9">
        <w:rPr>
          <w:rFonts w:ascii="Times New Roman" w:hAnsi="Times New Roman" w:cs="Times New Roman"/>
          <w:sz w:val="26"/>
          <w:szCs w:val="26"/>
        </w:rPr>
        <w:t xml:space="preserve"> </w:t>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Pr>
          <w:rFonts w:ascii="Times New Roman" w:hAnsi="Times New Roman" w:cs="Times New Roman"/>
          <w:sz w:val="26"/>
          <w:szCs w:val="26"/>
        </w:rPr>
        <w:t>Signature:</w:t>
      </w:r>
      <w:r w:rsidR="00E16DE9">
        <w:rPr>
          <w:rFonts w:ascii="Times New Roman" w:hAnsi="Times New Roman" w:cs="Times New Roman"/>
          <w:sz w:val="26"/>
          <w:szCs w:val="26"/>
        </w:rPr>
        <w:t xml:space="preserve"> Akshat Tandon</w:t>
      </w:r>
    </w:p>
    <w:p w14:paraId="27BA7813" w14:textId="57B79771" w:rsidR="000C0A80" w:rsidRDefault="00751639" w:rsidP="00E10BCA">
      <w:pPr>
        <w:pStyle w:val="Heading1Preliminary"/>
      </w:pPr>
      <w:bookmarkStart w:id="0" w:name="_Toc485472202"/>
      <w:r>
        <w:lastRenderedPageBreak/>
        <w:t>Abstract</w:t>
      </w:r>
      <w:bookmarkEnd w:id="0"/>
    </w:p>
    <w:p w14:paraId="0A639856" w14:textId="3DE3951D"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w:t>
      </w:r>
      <w:r w:rsidR="00A5551C">
        <w:t>publicly</w:t>
      </w:r>
      <w:r w:rsidR="00B51FC9">
        <w:t xml:space="preserve">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3836813"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rsidRPr="00D92EAA">
        <w:rPr>
          <w:lang w:val="en-GB"/>
        </w:rPr>
        <w:t>python, process automation, string comparison, HTML parsers,</w:t>
      </w:r>
      <w:r w:rsidR="00CF3D05">
        <w:rPr>
          <w:lang w:val="en-GB"/>
        </w:rPr>
        <w:t xml:space="preserve"> plagiarism check</w:t>
      </w:r>
      <w:r w:rsidR="005E3EE8">
        <w:rPr>
          <w:lang w:val="en-GB"/>
        </w:rPr>
        <w:t>,</w:t>
      </w:r>
      <w:r w:rsidR="000710C1" w:rsidRPr="00D92EAA">
        <w:rPr>
          <w:lang w:val="en-GB"/>
        </w:rPr>
        <w:t xml:space="preserve"> Testrek</w:t>
      </w:r>
    </w:p>
    <w:p w14:paraId="2F5AEE33" w14:textId="77777777" w:rsidR="00751639" w:rsidRDefault="00751639" w:rsidP="00E10BCA">
      <w:pPr>
        <w:pStyle w:val="Heading1Preliminary"/>
      </w:pPr>
      <w:bookmarkStart w:id="1" w:name="_Toc485472203"/>
      <w:r>
        <w:lastRenderedPageBreak/>
        <w:t>Acknowledgements</w:t>
      </w:r>
      <w:bookmarkEnd w:id="1"/>
    </w:p>
    <w:p w14:paraId="4AD061BB" w14:textId="5CBAF6C1" w:rsidR="005A6DA2" w:rsidRDefault="005A6DA2" w:rsidP="00DD0DD2">
      <w:pPr>
        <w:pStyle w:val="1Para"/>
      </w:pPr>
      <w:r>
        <w:t xml:space="preserve">I would like to express my deepest appreciation to Ing. </w:t>
      </w:r>
      <w:r w:rsidRPr="005A6DA2">
        <w:t>Matouš Cejnek</w:t>
      </w:r>
      <w:r>
        <w:t xml:space="preserve"> for all </w:t>
      </w:r>
      <w:r w:rsidR="00EF4AB6">
        <w:t xml:space="preserve">the </w:t>
      </w:r>
      <w:r>
        <w:t xml:space="preserve">guidance that he has provided </w:t>
      </w:r>
      <w:r w:rsidR="00EF4AB6">
        <w:t>during the</w:t>
      </w:r>
      <w:r>
        <w:t xml:space="preserve"> preparation of this thesis work. Without his persistent help, motivation and immense knowledge in Python, this would not have been as doable as it had been.</w:t>
      </w:r>
    </w:p>
    <w:p w14:paraId="283FED27" w14:textId="34C4E1BB" w:rsidR="005A6DA2" w:rsidRDefault="00DD0DD2" w:rsidP="00DD0DD2">
      <w:pPr>
        <w:pStyle w:val="1Para"/>
      </w:pPr>
      <w:r>
        <w:t>I would like to thank</w:t>
      </w:r>
      <w:r w:rsidR="005A6DA2">
        <w:t xml:space="preserve"> Professor</w:t>
      </w:r>
      <w:r w:rsidR="005A6DA2" w:rsidRPr="005A6DA2">
        <w:t xml:space="preserve"> Ivo Bukovský</w:t>
      </w:r>
      <w:r>
        <w:t xml:space="preserve"> for trusting in my ability to work on this thesis topic</w:t>
      </w:r>
      <w:r w:rsidR="00EF4AB6">
        <w:t xml:space="preserve"> and for his precious time that he has invested in making this thesis look well presented</w:t>
      </w:r>
      <w:r>
        <w:t xml:space="preserve">. </w:t>
      </w:r>
      <w:r w:rsidR="00EF4AB6">
        <w:t>Most of all, t</w:t>
      </w:r>
      <w:r>
        <w:t xml:space="preserve">he Python course taught by him </w:t>
      </w:r>
      <w:r w:rsidR="00EF4AB6">
        <w:t>helped me</w:t>
      </w:r>
      <w:r>
        <w:t xml:space="preserve"> in familiarizing with many aspects of the programming language and its capabilities.</w:t>
      </w:r>
      <w:r w:rsidR="00EF4AB6">
        <w:t xml:space="preserve"> </w:t>
      </w:r>
    </w:p>
    <w:p w14:paraId="42763E7A" w14:textId="54C3890C" w:rsidR="00DD0DD2" w:rsidRPr="00276693" w:rsidRDefault="00DD0DD2" w:rsidP="00DD0DD2">
      <w:pPr>
        <w:pStyle w:val="1Para"/>
      </w:pPr>
      <w:r>
        <w:t>In addition, a big thanks to</w:t>
      </w:r>
      <w:r w:rsidR="00591D18">
        <w:t xml:space="preserve"> </w:t>
      </w:r>
      <w:r w:rsidR="00591D18" w:rsidRPr="00591D18">
        <w:t>Kristyna</w:t>
      </w:r>
      <w:r w:rsidR="00591D18">
        <w:t xml:space="preserve"> </w:t>
      </w:r>
      <w:r w:rsidR="00591D18" w:rsidRPr="00591D18">
        <w:t>Steidlova</w:t>
      </w:r>
      <w:r w:rsidR="00591D18">
        <w:t xml:space="preserve"> from Accenture sro for help</w:t>
      </w:r>
      <w:r w:rsidR="0098663D">
        <w:t>ing</w:t>
      </w:r>
      <w:r w:rsidR="00591D18">
        <w:t xml:space="preserve"> with </w:t>
      </w:r>
      <w:r w:rsidR="00FD6A88">
        <w:t>creating</w:t>
      </w:r>
      <w:r w:rsidR="00591D18">
        <w:t xml:space="preserve"> the process </w:t>
      </w:r>
      <w:r w:rsidR="00FD6A88">
        <w:t>maps</w:t>
      </w:r>
      <w:r w:rsidR="00591D18">
        <w:t xml:space="preserve">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2" w:name="_Toc485472204"/>
      <w:r>
        <w:lastRenderedPageBreak/>
        <w:t>Table of Contents</w:t>
      </w:r>
      <w:bookmarkEnd w:id="2"/>
    </w:p>
    <w:p w14:paraId="4309E92C" w14:textId="77777777" w:rsidR="00241FC0"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5472202" w:history="1">
        <w:r w:rsidR="00241FC0" w:rsidRPr="00397AFC">
          <w:rPr>
            <w:rStyle w:val="Hyperlink"/>
            <w:noProof/>
          </w:rPr>
          <w:t>Abstract</w:t>
        </w:r>
        <w:r w:rsidR="00241FC0">
          <w:rPr>
            <w:noProof/>
            <w:webHidden/>
          </w:rPr>
          <w:tab/>
        </w:r>
        <w:r w:rsidR="00241FC0">
          <w:rPr>
            <w:noProof/>
            <w:webHidden/>
          </w:rPr>
          <w:fldChar w:fldCharType="begin"/>
        </w:r>
        <w:r w:rsidR="00241FC0">
          <w:rPr>
            <w:noProof/>
            <w:webHidden/>
          </w:rPr>
          <w:instrText xml:space="preserve"> PAGEREF _Toc485472202 \h </w:instrText>
        </w:r>
        <w:r w:rsidR="00241FC0">
          <w:rPr>
            <w:noProof/>
            <w:webHidden/>
          </w:rPr>
        </w:r>
        <w:r w:rsidR="00241FC0">
          <w:rPr>
            <w:noProof/>
            <w:webHidden/>
          </w:rPr>
          <w:fldChar w:fldCharType="separate"/>
        </w:r>
        <w:r w:rsidR="00241FC0">
          <w:rPr>
            <w:noProof/>
            <w:webHidden/>
          </w:rPr>
          <w:t>v</w:t>
        </w:r>
        <w:r w:rsidR="00241FC0">
          <w:rPr>
            <w:noProof/>
            <w:webHidden/>
          </w:rPr>
          <w:fldChar w:fldCharType="end"/>
        </w:r>
      </w:hyperlink>
    </w:p>
    <w:p w14:paraId="6E432056" w14:textId="77777777" w:rsidR="00241FC0" w:rsidRDefault="006A6956">
      <w:pPr>
        <w:pStyle w:val="TOC2"/>
        <w:rPr>
          <w:rFonts w:asciiTheme="minorHAnsi" w:eastAsiaTheme="minorEastAsia" w:hAnsiTheme="minorHAnsi"/>
          <w:bCs w:val="0"/>
          <w:noProof/>
          <w:szCs w:val="24"/>
          <w:lang w:val="en-GB" w:eastAsia="en-GB"/>
        </w:rPr>
      </w:pPr>
      <w:hyperlink w:anchor="_Toc485472203" w:history="1">
        <w:r w:rsidR="00241FC0" w:rsidRPr="00397AFC">
          <w:rPr>
            <w:rStyle w:val="Hyperlink"/>
            <w:noProof/>
          </w:rPr>
          <w:t>Acknowledgements</w:t>
        </w:r>
        <w:r w:rsidR="00241FC0">
          <w:rPr>
            <w:noProof/>
            <w:webHidden/>
          </w:rPr>
          <w:tab/>
        </w:r>
        <w:r w:rsidR="00241FC0">
          <w:rPr>
            <w:noProof/>
            <w:webHidden/>
          </w:rPr>
          <w:fldChar w:fldCharType="begin"/>
        </w:r>
        <w:r w:rsidR="00241FC0">
          <w:rPr>
            <w:noProof/>
            <w:webHidden/>
          </w:rPr>
          <w:instrText xml:space="preserve"> PAGEREF _Toc485472203 \h </w:instrText>
        </w:r>
        <w:r w:rsidR="00241FC0">
          <w:rPr>
            <w:noProof/>
            <w:webHidden/>
          </w:rPr>
        </w:r>
        <w:r w:rsidR="00241FC0">
          <w:rPr>
            <w:noProof/>
            <w:webHidden/>
          </w:rPr>
          <w:fldChar w:fldCharType="separate"/>
        </w:r>
        <w:r w:rsidR="00241FC0">
          <w:rPr>
            <w:noProof/>
            <w:webHidden/>
          </w:rPr>
          <w:t>vi</w:t>
        </w:r>
        <w:r w:rsidR="00241FC0">
          <w:rPr>
            <w:noProof/>
            <w:webHidden/>
          </w:rPr>
          <w:fldChar w:fldCharType="end"/>
        </w:r>
      </w:hyperlink>
    </w:p>
    <w:p w14:paraId="203C7DE7" w14:textId="77777777" w:rsidR="00241FC0" w:rsidRDefault="006A6956">
      <w:pPr>
        <w:pStyle w:val="TOC2"/>
        <w:rPr>
          <w:rFonts w:asciiTheme="minorHAnsi" w:eastAsiaTheme="minorEastAsia" w:hAnsiTheme="minorHAnsi"/>
          <w:bCs w:val="0"/>
          <w:noProof/>
          <w:szCs w:val="24"/>
          <w:lang w:val="en-GB" w:eastAsia="en-GB"/>
        </w:rPr>
      </w:pPr>
      <w:hyperlink w:anchor="_Toc485472204" w:history="1">
        <w:r w:rsidR="00241FC0" w:rsidRPr="00397AFC">
          <w:rPr>
            <w:rStyle w:val="Hyperlink"/>
            <w:noProof/>
          </w:rPr>
          <w:t>Table of Contents</w:t>
        </w:r>
        <w:r w:rsidR="00241FC0">
          <w:rPr>
            <w:noProof/>
            <w:webHidden/>
          </w:rPr>
          <w:tab/>
        </w:r>
        <w:r w:rsidR="00241FC0">
          <w:rPr>
            <w:noProof/>
            <w:webHidden/>
          </w:rPr>
          <w:fldChar w:fldCharType="begin"/>
        </w:r>
        <w:r w:rsidR="00241FC0">
          <w:rPr>
            <w:noProof/>
            <w:webHidden/>
          </w:rPr>
          <w:instrText xml:space="preserve"> PAGEREF _Toc485472204 \h </w:instrText>
        </w:r>
        <w:r w:rsidR="00241FC0">
          <w:rPr>
            <w:noProof/>
            <w:webHidden/>
          </w:rPr>
        </w:r>
        <w:r w:rsidR="00241FC0">
          <w:rPr>
            <w:noProof/>
            <w:webHidden/>
          </w:rPr>
          <w:fldChar w:fldCharType="separate"/>
        </w:r>
        <w:r w:rsidR="00241FC0">
          <w:rPr>
            <w:noProof/>
            <w:webHidden/>
          </w:rPr>
          <w:t>vii</w:t>
        </w:r>
        <w:r w:rsidR="00241FC0">
          <w:rPr>
            <w:noProof/>
            <w:webHidden/>
          </w:rPr>
          <w:fldChar w:fldCharType="end"/>
        </w:r>
      </w:hyperlink>
    </w:p>
    <w:p w14:paraId="4BB6C7BB" w14:textId="77777777" w:rsidR="00241FC0" w:rsidRDefault="006A6956">
      <w:pPr>
        <w:pStyle w:val="TOC2"/>
        <w:rPr>
          <w:rFonts w:asciiTheme="minorHAnsi" w:eastAsiaTheme="minorEastAsia" w:hAnsiTheme="minorHAnsi"/>
          <w:bCs w:val="0"/>
          <w:noProof/>
          <w:szCs w:val="24"/>
          <w:lang w:val="en-GB" w:eastAsia="en-GB"/>
        </w:rPr>
      </w:pPr>
      <w:hyperlink w:anchor="_Toc485472205" w:history="1">
        <w:r w:rsidR="00241FC0" w:rsidRPr="00397AFC">
          <w:rPr>
            <w:rStyle w:val="Hyperlink"/>
            <w:noProof/>
          </w:rPr>
          <w:t>List of Acronyms</w:t>
        </w:r>
        <w:r w:rsidR="00241FC0">
          <w:rPr>
            <w:noProof/>
            <w:webHidden/>
          </w:rPr>
          <w:tab/>
        </w:r>
        <w:r w:rsidR="00241FC0">
          <w:rPr>
            <w:noProof/>
            <w:webHidden/>
          </w:rPr>
          <w:fldChar w:fldCharType="begin"/>
        </w:r>
        <w:r w:rsidR="00241FC0">
          <w:rPr>
            <w:noProof/>
            <w:webHidden/>
          </w:rPr>
          <w:instrText xml:space="preserve"> PAGEREF _Toc485472205 \h </w:instrText>
        </w:r>
        <w:r w:rsidR="00241FC0">
          <w:rPr>
            <w:noProof/>
            <w:webHidden/>
          </w:rPr>
        </w:r>
        <w:r w:rsidR="00241FC0">
          <w:rPr>
            <w:noProof/>
            <w:webHidden/>
          </w:rPr>
          <w:fldChar w:fldCharType="separate"/>
        </w:r>
        <w:r w:rsidR="00241FC0">
          <w:rPr>
            <w:noProof/>
            <w:webHidden/>
          </w:rPr>
          <w:t>viii</w:t>
        </w:r>
        <w:r w:rsidR="00241FC0">
          <w:rPr>
            <w:noProof/>
            <w:webHidden/>
          </w:rPr>
          <w:fldChar w:fldCharType="end"/>
        </w:r>
      </w:hyperlink>
    </w:p>
    <w:p w14:paraId="3E192F58" w14:textId="77777777" w:rsidR="00241FC0" w:rsidRDefault="006A6956">
      <w:pPr>
        <w:pStyle w:val="TOC2"/>
        <w:rPr>
          <w:rFonts w:asciiTheme="minorHAnsi" w:eastAsiaTheme="minorEastAsia" w:hAnsiTheme="minorHAnsi"/>
          <w:bCs w:val="0"/>
          <w:noProof/>
          <w:szCs w:val="24"/>
          <w:lang w:val="en-GB" w:eastAsia="en-GB"/>
        </w:rPr>
      </w:pPr>
      <w:hyperlink w:anchor="_Toc485472206" w:history="1">
        <w:r w:rsidR="00241FC0" w:rsidRPr="00397AFC">
          <w:rPr>
            <w:rStyle w:val="Hyperlink"/>
            <w:noProof/>
          </w:rPr>
          <w:t>Glossary</w:t>
        </w:r>
        <w:r w:rsidR="00241FC0">
          <w:rPr>
            <w:noProof/>
            <w:webHidden/>
          </w:rPr>
          <w:tab/>
        </w:r>
        <w:r w:rsidR="00241FC0">
          <w:rPr>
            <w:noProof/>
            <w:webHidden/>
          </w:rPr>
          <w:fldChar w:fldCharType="begin"/>
        </w:r>
        <w:r w:rsidR="00241FC0">
          <w:rPr>
            <w:noProof/>
            <w:webHidden/>
          </w:rPr>
          <w:instrText xml:space="preserve"> PAGEREF _Toc485472206 \h </w:instrText>
        </w:r>
        <w:r w:rsidR="00241FC0">
          <w:rPr>
            <w:noProof/>
            <w:webHidden/>
          </w:rPr>
        </w:r>
        <w:r w:rsidR="00241FC0">
          <w:rPr>
            <w:noProof/>
            <w:webHidden/>
          </w:rPr>
          <w:fldChar w:fldCharType="separate"/>
        </w:r>
        <w:r w:rsidR="00241FC0">
          <w:rPr>
            <w:noProof/>
            <w:webHidden/>
          </w:rPr>
          <w:t>ix</w:t>
        </w:r>
        <w:r w:rsidR="00241FC0">
          <w:rPr>
            <w:noProof/>
            <w:webHidden/>
          </w:rPr>
          <w:fldChar w:fldCharType="end"/>
        </w:r>
      </w:hyperlink>
    </w:p>
    <w:p w14:paraId="673A17B6" w14:textId="77777777" w:rsidR="00241FC0" w:rsidRDefault="006A6956">
      <w:pPr>
        <w:pStyle w:val="TOC1"/>
        <w:tabs>
          <w:tab w:val="left" w:pos="1540"/>
          <w:tab w:val="right" w:leader="dot" w:pos="8290"/>
        </w:tabs>
        <w:rPr>
          <w:rFonts w:asciiTheme="minorHAnsi" w:eastAsiaTheme="minorEastAsia" w:hAnsiTheme="minorHAnsi"/>
          <w:b w:val="0"/>
          <w:bCs w:val="0"/>
          <w:noProof/>
          <w:lang w:val="en-GB" w:eastAsia="en-GB"/>
        </w:rPr>
      </w:pPr>
      <w:hyperlink w:anchor="_Toc485472207" w:history="1">
        <w:r w:rsidR="00241FC0" w:rsidRPr="00397AFC">
          <w:rPr>
            <w:rStyle w:val="Hyperlink"/>
            <w:noProof/>
          </w:rPr>
          <w:t>Chapter 1.</w:t>
        </w:r>
        <w:r w:rsidR="00241FC0">
          <w:rPr>
            <w:rFonts w:asciiTheme="minorHAnsi" w:eastAsiaTheme="minorEastAsia" w:hAnsiTheme="minorHAnsi"/>
            <w:b w:val="0"/>
            <w:bCs w:val="0"/>
            <w:noProof/>
            <w:lang w:val="en-GB" w:eastAsia="en-GB"/>
          </w:rPr>
          <w:tab/>
        </w:r>
        <w:r w:rsidR="00241FC0" w:rsidRPr="00397AFC">
          <w:rPr>
            <w:rStyle w:val="Hyperlink"/>
            <w:noProof/>
          </w:rPr>
          <w:t>Introduction</w:t>
        </w:r>
        <w:r w:rsidR="00241FC0">
          <w:rPr>
            <w:noProof/>
            <w:webHidden/>
          </w:rPr>
          <w:tab/>
        </w:r>
        <w:r w:rsidR="00241FC0">
          <w:rPr>
            <w:noProof/>
            <w:webHidden/>
          </w:rPr>
          <w:fldChar w:fldCharType="begin"/>
        </w:r>
        <w:r w:rsidR="00241FC0">
          <w:rPr>
            <w:noProof/>
            <w:webHidden/>
          </w:rPr>
          <w:instrText xml:space="preserve"> PAGEREF _Toc485472207 \h </w:instrText>
        </w:r>
        <w:r w:rsidR="00241FC0">
          <w:rPr>
            <w:noProof/>
            <w:webHidden/>
          </w:rPr>
        </w:r>
        <w:r w:rsidR="00241FC0">
          <w:rPr>
            <w:noProof/>
            <w:webHidden/>
          </w:rPr>
          <w:fldChar w:fldCharType="separate"/>
        </w:r>
        <w:r w:rsidR="00241FC0">
          <w:rPr>
            <w:noProof/>
            <w:webHidden/>
          </w:rPr>
          <w:t>1</w:t>
        </w:r>
        <w:r w:rsidR="00241FC0">
          <w:rPr>
            <w:noProof/>
            <w:webHidden/>
          </w:rPr>
          <w:fldChar w:fldCharType="end"/>
        </w:r>
      </w:hyperlink>
    </w:p>
    <w:p w14:paraId="3AAC8BAA" w14:textId="77777777" w:rsidR="00241FC0" w:rsidRDefault="006A6956">
      <w:pPr>
        <w:pStyle w:val="TOC1"/>
        <w:tabs>
          <w:tab w:val="left" w:pos="1540"/>
          <w:tab w:val="right" w:leader="dot" w:pos="8290"/>
        </w:tabs>
        <w:rPr>
          <w:rFonts w:asciiTheme="minorHAnsi" w:eastAsiaTheme="minorEastAsia" w:hAnsiTheme="minorHAnsi"/>
          <w:b w:val="0"/>
          <w:bCs w:val="0"/>
          <w:noProof/>
          <w:lang w:val="en-GB" w:eastAsia="en-GB"/>
        </w:rPr>
      </w:pPr>
      <w:hyperlink w:anchor="_Toc485472208" w:history="1">
        <w:r w:rsidR="00241FC0" w:rsidRPr="00397AFC">
          <w:rPr>
            <w:rStyle w:val="Hyperlink"/>
            <w:noProof/>
          </w:rPr>
          <w:t>Chapter 2.</w:t>
        </w:r>
        <w:r w:rsidR="00241FC0">
          <w:rPr>
            <w:rFonts w:asciiTheme="minorHAnsi" w:eastAsiaTheme="minorEastAsia" w:hAnsiTheme="minorHAnsi"/>
            <w:b w:val="0"/>
            <w:bCs w:val="0"/>
            <w:noProof/>
            <w:lang w:val="en-GB" w:eastAsia="en-GB"/>
          </w:rPr>
          <w:tab/>
        </w:r>
        <w:r w:rsidR="00241FC0" w:rsidRPr="00397AFC">
          <w:rPr>
            <w:rStyle w:val="Hyperlink"/>
            <w:noProof/>
          </w:rPr>
          <w:t>Process Analysis and comparison of existing tools</w:t>
        </w:r>
        <w:r w:rsidR="00241FC0">
          <w:rPr>
            <w:noProof/>
            <w:webHidden/>
          </w:rPr>
          <w:tab/>
        </w:r>
        <w:r w:rsidR="00241FC0">
          <w:rPr>
            <w:noProof/>
            <w:webHidden/>
          </w:rPr>
          <w:fldChar w:fldCharType="begin"/>
        </w:r>
        <w:r w:rsidR="00241FC0">
          <w:rPr>
            <w:noProof/>
            <w:webHidden/>
          </w:rPr>
          <w:instrText xml:space="preserve"> PAGEREF _Toc485472208 \h </w:instrText>
        </w:r>
        <w:r w:rsidR="00241FC0">
          <w:rPr>
            <w:noProof/>
            <w:webHidden/>
          </w:rPr>
        </w:r>
        <w:r w:rsidR="00241FC0">
          <w:rPr>
            <w:noProof/>
            <w:webHidden/>
          </w:rPr>
          <w:fldChar w:fldCharType="separate"/>
        </w:r>
        <w:r w:rsidR="00241FC0">
          <w:rPr>
            <w:noProof/>
            <w:webHidden/>
          </w:rPr>
          <w:t>3</w:t>
        </w:r>
        <w:r w:rsidR="00241FC0">
          <w:rPr>
            <w:noProof/>
            <w:webHidden/>
          </w:rPr>
          <w:fldChar w:fldCharType="end"/>
        </w:r>
      </w:hyperlink>
    </w:p>
    <w:p w14:paraId="0876DDD7"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09" w:history="1">
        <w:r w:rsidR="00241FC0" w:rsidRPr="00397AFC">
          <w:rPr>
            <w:rStyle w:val="Hyperlink"/>
            <w:noProof/>
          </w:rPr>
          <w:t>2.1.</w:t>
        </w:r>
        <w:r w:rsidR="00241FC0">
          <w:rPr>
            <w:rFonts w:asciiTheme="minorHAnsi" w:eastAsiaTheme="minorEastAsia" w:hAnsiTheme="minorHAnsi"/>
            <w:bCs w:val="0"/>
            <w:noProof/>
            <w:szCs w:val="24"/>
            <w:lang w:val="en-GB" w:eastAsia="en-GB"/>
          </w:rPr>
          <w:tab/>
        </w:r>
        <w:r w:rsidR="00241FC0" w:rsidRPr="00397AFC">
          <w:rPr>
            <w:rStyle w:val="Hyperlink"/>
            <w:noProof/>
          </w:rPr>
          <w:t>Process Description</w:t>
        </w:r>
        <w:r w:rsidR="00241FC0">
          <w:rPr>
            <w:noProof/>
            <w:webHidden/>
          </w:rPr>
          <w:tab/>
        </w:r>
        <w:r w:rsidR="00241FC0">
          <w:rPr>
            <w:noProof/>
            <w:webHidden/>
          </w:rPr>
          <w:fldChar w:fldCharType="begin"/>
        </w:r>
        <w:r w:rsidR="00241FC0">
          <w:rPr>
            <w:noProof/>
            <w:webHidden/>
          </w:rPr>
          <w:instrText xml:space="preserve"> PAGEREF _Toc485472209 \h </w:instrText>
        </w:r>
        <w:r w:rsidR="00241FC0">
          <w:rPr>
            <w:noProof/>
            <w:webHidden/>
          </w:rPr>
        </w:r>
        <w:r w:rsidR="00241FC0">
          <w:rPr>
            <w:noProof/>
            <w:webHidden/>
          </w:rPr>
          <w:fldChar w:fldCharType="separate"/>
        </w:r>
        <w:r w:rsidR="00241FC0">
          <w:rPr>
            <w:noProof/>
            <w:webHidden/>
          </w:rPr>
          <w:t>4</w:t>
        </w:r>
        <w:r w:rsidR="00241FC0">
          <w:rPr>
            <w:noProof/>
            <w:webHidden/>
          </w:rPr>
          <w:fldChar w:fldCharType="end"/>
        </w:r>
      </w:hyperlink>
    </w:p>
    <w:p w14:paraId="532935DB"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10" w:history="1">
        <w:r w:rsidR="00241FC0" w:rsidRPr="00397AFC">
          <w:rPr>
            <w:rStyle w:val="Hyperlink"/>
            <w:noProof/>
          </w:rPr>
          <w:t>2.2.</w:t>
        </w:r>
        <w:r w:rsidR="00241FC0">
          <w:rPr>
            <w:rFonts w:asciiTheme="minorHAnsi" w:eastAsiaTheme="minorEastAsia" w:hAnsiTheme="minorHAnsi"/>
            <w:bCs w:val="0"/>
            <w:noProof/>
            <w:szCs w:val="24"/>
            <w:lang w:val="en-GB" w:eastAsia="en-GB"/>
          </w:rPr>
          <w:tab/>
        </w:r>
        <w:r w:rsidR="00241FC0" w:rsidRPr="00397AFC">
          <w:rPr>
            <w:rStyle w:val="Hyperlink"/>
            <w:noProof/>
          </w:rPr>
          <w:t>Comparison of already available software solutions</w:t>
        </w:r>
        <w:r w:rsidR="00241FC0">
          <w:rPr>
            <w:noProof/>
            <w:webHidden/>
          </w:rPr>
          <w:tab/>
        </w:r>
        <w:r w:rsidR="00241FC0">
          <w:rPr>
            <w:noProof/>
            <w:webHidden/>
          </w:rPr>
          <w:fldChar w:fldCharType="begin"/>
        </w:r>
        <w:r w:rsidR="00241FC0">
          <w:rPr>
            <w:noProof/>
            <w:webHidden/>
          </w:rPr>
          <w:instrText xml:space="preserve"> PAGEREF _Toc485472210 \h </w:instrText>
        </w:r>
        <w:r w:rsidR="00241FC0">
          <w:rPr>
            <w:noProof/>
            <w:webHidden/>
          </w:rPr>
        </w:r>
        <w:r w:rsidR="00241FC0">
          <w:rPr>
            <w:noProof/>
            <w:webHidden/>
          </w:rPr>
          <w:fldChar w:fldCharType="separate"/>
        </w:r>
        <w:r w:rsidR="00241FC0">
          <w:rPr>
            <w:noProof/>
            <w:webHidden/>
          </w:rPr>
          <w:t>4</w:t>
        </w:r>
        <w:r w:rsidR="00241FC0">
          <w:rPr>
            <w:noProof/>
            <w:webHidden/>
          </w:rPr>
          <w:fldChar w:fldCharType="end"/>
        </w:r>
      </w:hyperlink>
    </w:p>
    <w:p w14:paraId="6F03E79A" w14:textId="77777777" w:rsidR="00241FC0" w:rsidRDefault="006A6956">
      <w:pPr>
        <w:pStyle w:val="TOC1"/>
        <w:tabs>
          <w:tab w:val="left" w:pos="1540"/>
          <w:tab w:val="right" w:leader="dot" w:pos="8290"/>
        </w:tabs>
        <w:rPr>
          <w:rFonts w:asciiTheme="minorHAnsi" w:eastAsiaTheme="minorEastAsia" w:hAnsiTheme="minorHAnsi"/>
          <w:b w:val="0"/>
          <w:bCs w:val="0"/>
          <w:noProof/>
          <w:lang w:val="en-GB" w:eastAsia="en-GB"/>
        </w:rPr>
      </w:pPr>
      <w:hyperlink w:anchor="_Toc485472211" w:history="1">
        <w:r w:rsidR="00241FC0" w:rsidRPr="00397AFC">
          <w:rPr>
            <w:rStyle w:val="Hyperlink"/>
            <w:noProof/>
          </w:rPr>
          <w:t>Chapter 3.</w:t>
        </w:r>
        <w:r w:rsidR="00241FC0">
          <w:rPr>
            <w:rFonts w:asciiTheme="minorHAnsi" w:eastAsiaTheme="minorEastAsia" w:hAnsiTheme="minorHAnsi"/>
            <w:b w:val="0"/>
            <w:bCs w:val="0"/>
            <w:noProof/>
            <w:lang w:val="en-GB" w:eastAsia="en-GB"/>
          </w:rPr>
          <w:tab/>
        </w:r>
        <w:r w:rsidR="00241FC0" w:rsidRPr="00397AFC">
          <w:rPr>
            <w:rStyle w:val="Hyperlink"/>
            <w:noProof/>
          </w:rPr>
          <w:t>Proposed Solutions</w:t>
        </w:r>
        <w:r w:rsidR="00241FC0">
          <w:rPr>
            <w:noProof/>
            <w:webHidden/>
          </w:rPr>
          <w:tab/>
        </w:r>
        <w:r w:rsidR="00241FC0">
          <w:rPr>
            <w:noProof/>
            <w:webHidden/>
          </w:rPr>
          <w:fldChar w:fldCharType="begin"/>
        </w:r>
        <w:r w:rsidR="00241FC0">
          <w:rPr>
            <w:noProof/>
            <w:webHidden/>
          </w:rPr>
          <w:instrText xml:space="preserve"> PAGEREF _Toc485472211 \h </w:instrText>
        </w:r>
        <w:r w:rsidR="00241FC0">
          <w:rPr>
            <w:noProof/>
            <w:webHidden/>
          </w:rPr>
        </w:r>
        <w:r w:rsidR="00241FC0">
          <w:rPr>
            <w:noProof/>
            <w:webHidden/>
          </w:rPr>
          <w:fldChar w:fldCharType="separate"/>
        </w:r>
        <w:r w:rsidR="00241FC0">
          <w:rPr>
            <w:noProof/>
            <w:webHidden/>
          </w:rPr>
          <w:t>6</w:t>
        </w:r>
        <w:r w:rsidR="00241FC0">
          <w:rPr>
            <w:noProof/>
            <w:webHidden/>
          </w:rPr>
          <w:fldChar w:fldCharType="end"/>
        </w:r>
      </w:hyperlink>
    </w:p>
    <w:p w14:paraId="03D8DF02"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12" w:history="1">
        <w:r w:rsidR="00241FC0" w:rsidRPr="00397AFC">
          <w:rPr>
            <w:rStyle w:val="Hyperlink"/>
            <w:noProof/>
          </w:rPr>
          <w:t>3.1.</w:t>
        </w:r>
        <w:r w:rsidR="00241FC0">
          <w:rPr>
            <w:rFonts w:asciiTheme="minorHAnsi" w:eastAsiaTheme="minorEastAsia" w:hAnsiTheme="minorHAnsi"/>
            <w:bCs w:val="0"/>
            <w:noProof/>
            <w:szCs w:val="24"/>
            <w:lang w:val="en-GB" w:eastAsia="en-GB"/>
          </w:rPr>
          <w:tab/>
        </w:r>
        <w:r w:rsidR="00241FC0" w:rsidRPr="00397AFC">
          <w:rPr>
            <w:rStyle w:val="Hyperlink"/>
            <w:noProof/>
          </w:rPr>
          <w:t>Standardization of the process</w:t>
        </w:r>
        <w:r w:rsidR="00241FC0">
          <w:rPr>
            <w:noProof/>
            <w:webHidden/>
          </w:rPr>
          <w:tab/>
        </w:r>
        <w:r w:rsidR="00241FC0">
          <w:rPr>
            <w:noProof/>
            <w:webHidden/>
          </w:rPr>
          <w:fldChar w:fldCharType="begin"/>
        </w:r>
        <w:r w:rsidR="00241FC0">
          <w:rPr>
            <w:noProof/>
            <w:webHidden/>
          </w:rPr>
          <w:instrText xml:space="preserve"> PAGEREF _Toc485472212 \h </w:instrText>
        </w:r>
        <w:r w:rsidR="00241FC0">
          <w:rPr>
            <w:noProof/>
            <w:webHidden/>
          </w:rPr>
        </w:r>
        <w:r w:rsidR="00241FC0">
          <w:rPr>
            <w:noProof/>
            <w:webHidden/>
          </w:rPr>
          <w:fldChar w:fldCharType="separate"/>
        </w:r>
        <w:r w:rsidR="00241FC0">
          <w:rPr>
            <w:noProof/>
            <w:webHidden/>
          </w:rPr>
          <w:t>6</w:t>
        </w:r>
        <w:r w:rsidR="00241FC0">
          <w:rPr>
            <w:noProof/>
            <w:webHidden/>
          </w:rPr>
          <w:fldChar w:fldCharType="end"/>
        </w:r>
      </w:hyperlink>
    </w:p>
    <w:p w14:paraId="31EFFE1C"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13" w:history="1">
        <w:r w:rsidR="00241FC0" w:rsidRPr="00397AFC">
          <w:rPr>
            <w:rStyle w:val="Hyperlink"/>
            <w:noProof/>
          </w:rPr>
          <w:t>3.2.</w:t>
        </w:r>
        <w:r w:rsidR="00241FC0">
          <w:rPr>
            <w:rFonts w:asciiTheme="minorHAnsi" w:eastAsiaTheme="minorEastAsia" w:hAnsiTheme="minorHAnsi"/>
            <w:bCs w:val="0"/>
            <w:noProof/>
            <w:szCs w:val="24"/>
            <w:lang w:val="en-GB" w:eastAsia="en-GB"/>
          </w:rPr>
          <w:tab/>
        </w:r>
        <w:r w:rsidR="00241FC0" w:rsidRPr="00397AFC">
          <w:rPr>
            <w:rStyle w:val="Hyperlink"/>
            <w:noProof/>
          </w:rPr>
          <w:t>Possible Solutions</w:t>
        </w:r>
        <w:r w:rsidR="00241FC0">
          <w:rPr>
            <w:noProof/>
            <w:webHidden/>
          </w:rPr>
          <w:tab/>
        </w:r>
        <w:r w:rsidR="00241FC0">
          <w:rPr>
            <w:noProof/>
            <w:webHidden/>
          </w:rPr>
          <w:fldChar w:fldCharType="begin"/>
        </w:r>
        <w:r w:rsidR="00241FC0">
          <w:rPr>
            <w:noProof/>
            <w:webHidden/>
          </w:rPr>
          <w:instrText xml:space="preserve"> PAGEREF _Toc485472213 \h </w:instrText>
        </w:r>
        <w:r w:rsidR="00241FC0">
          <w:rPr>
            <w:noProof/>
            <w:webHidden/>
          </w:rPr>
        </w:r>
        <w:r w:rsidR="00241FC0">
          <w:rPr>
            <w:noProof/>
            <w:webHidden/>
          </w:rPr>
          <w:fldChar w:fldCharType="separate"/>
        </w:r>
        <w:r w:rsidR="00241FC0">
          <w:rPr>
            <w:noProof/>
            <w:webHidden/>
          </w:rPr>
          <w:t>6</w:t>
        </w:r>
        <w:r w:rsidR="00241FC0">
          <w:rPr>
            <w:noProof/>
            <w:webHidden/>
          </w:rPr>
          <w:fldChar w:fldCharType="end"/>
        </w:r>
      </w:hyperlink>
    </w:p>
    <w:p w14:paraId="5EF43C5B" w14:textId="77777777" w:rsidR="00241FC0" w:rsidRDefault="006A6956">
      <w:pPr>
        <w:pStyle w:val="TOC1"/>
        <w:tabs>
          <w:tab w:val="left" w:pos="1540"/>
          <w:tab w:val="right" w:leader="dot" w:pos="8290"/>
        </w:tabs>
        <w:rPr>
          <w:rFonts w:asciiTheme="minorHAnsi" w:eastAsiaTheme="minorEastAsia" w:hAnsiTheme="minorHAnsi"/>
          <w:b w:val="0"/>
          <w:bCs w:val="0"/>
          <w:noProof/>
          <w:lang w:val="en-GB" w:eastAsia="en-GB"/>
        </w:rPr>
      </w:pPr>
      <w:hyperlink w:anchor="_Toc485472214" w:history="1">
        <w:r w:rsidR="00241FC0" w:rsidRPr="00397AFC">
          <w:rPr>
            <w:rStyle w:val="Hyperlink"/>
            <w:noProof/>
          </w:rPr>
          <w:t>Chapter 4.</w:t>
        </w:r>
        <w:r w:rsidR="00241FC0">
          <w:rPr>
            <w:rFonts w:asciiTheme="minorHAnsi" w:eastAsiaTheme="minorEastAsia" w:hAnsiTheme="minorHAnsi"/>
            <w:b w:val="0"/>
            <w:bCs w:val="0"/>
            <w:noProof/>
            <w:lang w:val="en-GB" w:eastAsia="en-GB"/>
          </w:rPr>
          <w:tab/>
        </w:r>
        <w:r w:rsidR="00241FC0" w:rsidRPr="00397AFC">
          <w:rPr>
            <w:rStyle w:val="Hyperlink"/>
            <w:noProof/>
          </w:rPr>
          <w:t>Technologies and Methodologies</w:t>
        </w:r>
        <w:r w:rsidR="00241FC0">
          <w:rPr>
            <w:noProof/>
            <w:webHidden/>
          </w:rPr>
          <w:tab/>
        </w:r>
        <w:r w:rsidR="00241FC0">
          <w:rPr>
            <w:noProof/>
            <w:webHidden/>
          </w:rPr>
          <w:fldChar w:fldCharType="begin"/>
        </w:r>
        <w:r w:rsidR="00241FC0">
          <w:rPr>
            <w:noProof/>
            <w:webHidden/>
          </w:rPr>
          <w:instrText xml:space="preserve"> PAGEREF _Toc485472214 \h </w:instrText>
        </w:r>
        <w:r w:rsidR="00241FC0">
          <w:rPr>
            <w:noProof/>
            <w:webHidden/>
          </w:rPr>
        </w:r>
        <w:r w:rsidR="00241FC0">
          <w:rPr>
            <w:noProof/>
            <w:webHidden/>
          </w:rPr>
          <w:fldChar w:fldCharType="separate"/>
        </w:r>
        <w:r w:rsidR="00241FC0">
          <w:rPr>
            <w:noProof/>
            <w:webHidden/>
          </w:rPr>
          <w:t>10</w:t>
        </w:r>
        <w:r w:rsidR="00241FC0">
          <w:rPr>
            <w:noProof/>
            <w:webHidden/>
          </w:rPr>
          <w:fldChar w:fldCharType="end"/>
        </w:r>
      </w:hyperlink>
    </w:p>
    <w:p w14:paraId="5ABC5423"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15" w:history="1">
        <w:r w:rsidR="00241FC0" w:rsidRPr="00397AFC">
          <w:rPr>
            <w:rStyle w:val="Hyperlink"/>
            <w:noProof/>
          </w:rPr>
          <w:t>4.1.</w:t>
        </w:r>
        <w:r w:rsidR="00241FC0">
          <w:rPr>
            <w:rFonts w:asciiTheme="minorHAnsi" w:eastAsiaTheme="minorEastAsia" w:hAnsiTheme="minorHAnsi"/>
            <w:bCs w:val="0"/>
            <w:noProof/>
            <w:szCs w:val="24"/>
            <w:lang w:val="en-GB" w:eastAsia="en-GB"/>
          </w:rPr>
          <w:tab/>
        </w:r>
        <w:r w:rsidR="00241FC0" w:rsidRPr="00397AFC">
          <w:rPr>
            <w:rStyle w:val="Hyperlink"/>
            <w:noProof/>
          </w:rPr>
          <w:t>Development Environment</w:t>
        </w:r>
        <w:r w:rsidR="00241FC0">
          <w:rPr>
            <w:noProof/>
            <w:webHidden/>
          </w:rPr>
          <w:tab/>
        </w:r>
        <w:r w:rsidR="00241FC0">
          <w:rPr>
            <w:noProof/>
            <w:webHidden/>
          </w:rPr>
          <w:fldChar w:fldCharType="begin"/>
        </w:r>
        <w:r w:rsidR="00241FC0">
          <w:rPr>
            <w:noProof/>
            <w:webHidden/>
          </w:rPr>
          <w:instrText xml:space="preserve"> PAGEREF _Toc485472215 \h </w:instrText>
        </w:r>
        <w:r w:rsidR="00241FC0">
          <w:rPr>
            <w:noProof/>
            <w:webHidden/>
          </w:rPr>
        </w:r>
        <w:r w:rsidR="00241FC0">
          <w:rPr>
            <w:noProof/>
            <w:webHidden/>
          </w:rPr>
          <w:fldChar w:fldCharType="separate"/>
        </w:r>
        <w:r w:rsidR="00241FC0">
          <w:rPr>
            <w:noProof/>
            <w:webHidden/>
          </w:rPr>
          <w:t>10</w:t>
        </w:r>
        <w:r w:rsidR="00241FC0">
          <w:rPr>
            <w:noProof/>
            <w:webHidden/>
          </w:rPr>
          <w:fldChar w:fldCharType="end"/>
        </w:r>
      </w:hyperlink>
    </w:p>
    <w:p w14:paraId="05F49DD5"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16" w:history="1">
        <w:r w:rsidR="00241FC0" w:rsidRPr="00397AFC">
          <w:rPr>
            <w:rStyle w:val="Hyperlink"/>
            <w:noProof/>
          </w:rPr>
          <w:t>4.2.</w:t>
        </w:r>
        <w:r w:rsidR="00241FC0">
          <w:rPr>
            <w:rFonts w:asciiTheme="minorHAnsi" w:eastAsiaTheme="minorEastAsia" w:hAnsiTheme="minorHAnsi"/>
            <w:bCs w:val="0"/>
            <w:noProof/>
            <w:szCs w:val="24"/>
            <w:lang w:val="en-GB" w:eastAsia="en-GB"/>
          </w:rPr>
          <w:tab/>
        </w:r>
        <w:r w:rsidR="00241FC0" w:rsidRPr="00397AFC">
          <w:rPr>
            <w:rStyle w:val="Hyperlink"/>
            <w:noProof/>
          </w:rPr>
          <w:t>Programming Technologies</w:t>
        </w:r>
        <w:r w:rsidR="00241FC0">
          <w:rPr>
            <w:noProof/>
            <w:webHidden/>
          </w:rPr>
          <w:tab/>
        </w:r>
        <w:r w:rsidR="00241FC0">
          <w:rPr>
            <w:noProof/>
            <w:webHidden/>
          </w:rPr>
          <w:fldChar w:fldCharType="begin"/>
        </w:r>
        <w:r w:rsidR="00241FC0">
          <w:rPr>
            <w:noProof/>
            <w:webHidden/>
          </w:rPr>
          <w:instrText xml:space="preserve"> PAGEREF _Toc485472216 \h </w:instrText>
        </w:r>
        <w:r w:rsidR="00241FC0">
          <w:rPr>
            <w:noProof/>
            <w:webHidden/>
          </w:rPr>
        </w:r>
        <w:r w:rsidR="00241FC0">
          <w:rPr>
            <w:noProof/>
            <w:webHidden/>
          </w:rPr>
          <w:fldChar w:fldCharType="separate"/>
        </w:r>
        <w:r w:rsidR="00241FC0">
          <w:rPr>
            <w:noProof/>
            <w:webHidden/>
          </w:rPr>
          <w:t>11</w:t>
        </w:r>
        <w:r w:rsidR="00241FC0">
          <w:rPr>
            <w:noProof/>
            <w:webHidden/>
          </w:rPr>
          <w:fldChar w:fldCharType="end"/>
        </w:r>
      </w:hyperlink>
    </w:p>
    <w:p w14:paraId="1457A310" w14:textId="77777777" w:rsidR="00241FC0" w:rsidRDefault="006A6956">
      <w:pPr>
        <w:pStyle w:val="TOC3"/>
        <w:tabs>
          <w:tab w:val="left" w:pos="1100"/>
          <w:tab w:val="right" w:leader="dot" w:pos="8290"/>
        </w:tabs>
        <w:rPr>
          <w:rFonts w:asciiTheme="minorHAnsi" w:eastAsiaTheme="minorEastAsia" w:hAnsiTheme="minorHAnsi"/>
          <w:noProof/>
          <w:szCs w:val="24"/>
          <w:lang w:val="en-GB" w:eastAsia="en-GB"/>
        </w:rPr>
      </w:pPr>
      <w:hyperlink w:anchor="_Toc485472217" w:history="1">
        <w:r w:rsidR="00241FC0" w:rsidRPr="00397AFC">
          <w:rPr>
            <w:rStyle w:val="Hyperlink"/>
            <w:noProof/>
          </w:rPr>
          <w:t>4.2.1.</w:t>
        </w:r>
        <w:r w:rsidR="00241FC0">
          <w:rPr>
            <w:rFonts w:asciiTheme="minorHAnsi" w:eastAsiaTheme="minorEastAsia" w:hAnsiTheme="minorHAnsi"/>
            <w:noProof/>
            <w:szCs w:val="24"/>
            <w:lang w:val="en-GB" w:eastAsia="en-GB"/>
          </w:rPr>
          <w:tab/>
        </w:r>
        <w:r w:rsidR="00241FC0" w:rsidRPr="00397AFC">
          <w:rPr>
            <w:rStyle w:val="Hyperlink"/>
            <w:noProof/>
          </w:rPr>
          <w:t>Why Python?</w:t>
        </w:r>
        <w:r w:rsidR="00241FC0">
          <w:rPr>
            <w:noProof/>
            <w:webHidden/>
          </w:rPr>
          <w:tab/>
        </w:r>
        <w:r w:rsidR="00241FC0">
          <w:rPr>
            <w:noProof/>
            <w:webHidden/>
          </w:rPr>
          <w:fldChar w:fldCharType="begin"/>
        </w:r>
        <w:r w:rsidR="00241FC0">
          <w:rPr>
            <w:noProof/>
            <w:webHidden/>
          </w:rPr>
          <w:instrText xml:space="preserve"> PAGEREF _Toc485472217 \h </w:instrText>
        </w:r>
        <w:r w:rsidR="00241FC0">
          <w:rPr>
            <w:noProof/>
            <w:webHidden/>
          </w:rPr>
        </w:r>
        <w:r w:rsidR="00241FC0">
          <w:rPr>
            <w:noProof/>
            <w:webHidden/>
          </w:rPr>
          <w:fldChar w:fldCharType="separate"/>
        </w:r>
        <w:r w:rsidR="00241FC0">
          <w:rPr>
            <w:noProof/>
            <w:webHidden/>
          </w:rPr>
          <w:t>14</w:t>
        </w:r>
        <w:r w:rsidR="00241FC0">
          <w:rPr>
            <w:noProof/>
            <w:webHidden/>
          </w:rPr>
          <w:fldChar w:fldCharType="end"/>
        </w:r>
      </w:hyperlink>
    </w:p>
    <w:p w14:paraId="01175683"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18" w:history="1">
        <w:r w:rsidR="00241FC0" w:rsidRPr="00397AFC">
          <w:rPr>
            <w:rStyle w:val="Hyperlink"/>
            <w:noProof/>
          </w:rPr>
          <w:t>4.3.</w:t>
        </w:r>
        <w:r w:rsidR="00241FC0">
          <w:rPr>
            <w:rFonts w:asciiTheme="minorHAnsi" w:eastAsiaTheme="minorEastAsia" w:hAnsiTheme="minorHAnsi"/>
            <w:bCs w:val="0"/>
            <w:noProof/>
            <w:szCs w:val="24"/>
            <w:lang w:val="en-GB" w:eastAsia="en-GB"/>
          </w:rPr>
          <w:tab/>
        </w:r>
        <w:r w:rsidR="00241FC0" w:rsidRPr="00397AFC">
          <w:rPr>
            <w:rStyle w:val="Hyperlink"/>
            <w:noProof/>
          </w:rPr>
          <w:t>External Python libraries</w:t>
        </w:r>
        <w:r w:rsidR="00241FC0">
          <w:rPr>
            <w:noProof/>
            <w:webHidden/>
          </w:rPr>
          <w:tab/>
        </w:r>
        <w:r w:rsidR="00241FC0">
          <w:rPr>
            <w:noProof/>
            <w:webHidden/>
          </w:rPr>
          <w:fldChar w:fldCharType="begin"/>
        </w:r>
        <w:r w:rsidR="00241FC0">
          <w:rPr>
            <w:noProof/>
            <w:webHidden/>
          </w:rPr>
          <w:instrText xml:space="preserve"> PAGEREF _Toc485472218 \h </w:instrText>
        </w:r>
        <w:r w:rsidR="00241FC0">
          <w:rPr>
            <w:noProof/>
            <w:webHidden/>
          </w:rPr>
        </w:r>
        <w:r w:rsidR="00241FC0">
          <w:rPr>
            <w:noProof/>
            <w:webHidden/>
          </w:rPr>
          <w:fldChar w:fldCharType="separate"/>
        </w:r>
        <w:r w:rsidR="00241FC0">
          <w:rPr>
            <w:noProof/>
            <w:webHidden/>
          </w:rPr>
          <w:t>14</w:t>
        </w:r>
        <w:r w:rsidR="00241FC0">
          <w:rPr>
            <w:noProof/>
            <w:webHidden/>
          </w:rPr>
          <w:fldChar w:fldCharType="end"/>
        </w:r>
      </w:hyperlink>
    </w:p>
    <w:p w14:paraId="775E8DD1"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19" w:history="1">
        <w:r w:rsidR="00241FC0" w:rsidRPr="00397AFC">
          <w:rPr>
            <w:rStyle w:val="Hyperlink"/>
            <w:noProof/>
          </w:rPr>
          <w:t>4.4.</w:t>
        </w:r>
        <w:r w:rsidR="00241FC0">
          <w:rPr>
            <w:rFonts w:asciiTheme="minorHAnsi" w:eastAsiaTheme="minorEastAsia" w:hAnsiTheme="minorHAnsi"/>
            <w:bCs w:val="0"/>
            <w:noProof/>
            <w:szCs w:val="24"/>
            <w:lang w:val="en-GB" w:eastAsia="en-GB"/>
          </w:rPr>
          <w:tab/>
        </w:r>
        <w:r w:rsidR="00241FC0" w:rsidRPr="00397AFC">
          <w:rPr>
            <w:rStyle w:val="Hyperlink"/>
            <w:noProof/>
          </w:rPr>
          <w:t>Development and Testing Methodology</w:t>
        </w:r>
        <w:r w:rsidR="00241FC0">
          <w:rPr>
            <w:noProof/>
            <w:webHidden/>
          </w:rPr>
          <w:tab/>
        </w:r>
        <w:r w:rsidR="00241FC0">
          <w:rPr>
            <w:noProof/>
            <w:webHidden/>
          </w:rPr>
          <w:fldChar w:fldCharType="begin"/>
        </w:r>
        <w:r w:rsidR="00241FC0">
          <w:rPr>
            <w:noProof/>
            <w:webHidden/>
          </w:rPr>
          <w:instrText xml:space="preserve"> PAGEREF _Toc485472219 \h </w:instrText>
        </w:r>
        <w:r w:rsidR="00241FC0">
          <w:rPr>
            <w:noProof/>
            <w:webHidden/>
          </w:rPr>
        </w:r>
        <w:r w:rsidR="00241FC0">
          <w:rPr>
            <w:noProof/>
            <w:webHidden/>
          </w:rPr>
          <w:fldChar w:fldCharType="separate"/>
        </w:r>
        <w:r w:rsidR="00241FC0">
          <w:rPr>
            <w:noProof/>
            <w:webHidden/>
          </w:rPr>
          <w:t>17</w:t>
        </w:r>
        <w:r w:rsidR="00241FC0">
          <w:rPr>
            <w:noProof/>
            <w:webHidden/>
          </w:rPr>
          <w:fldChar w:fldCharType="end"/>
        </w:r>
      </w:hyperlink>
    </w:p>
    <w:p w14:paraId="01738DE8"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20" w:history="1">
        <w:r w:rsidR="00241FC0" w:rsidRPr="00397AFC">
          <w:rPr>
            <w:rStyle w:val="Hyperlink"/>
            <w:noProof/>
          </w:rPr>
          <w:t>4.5.</w:t>
        </w:r>
        <w:r w:rsidR="00241FC0">
          <w:rPr>
            <w:rFonts w:asciiTheme="minorHAnsi" w:eastAsiaTheme="minorEastAsia" w:hAnsiTheme="minorHAnsi"/>
            <w:bCs w:val="0"/>
            <w:noProof/>
            <w:szCs w:val="24"/>
            <w:lang w:val="en-GB" w:eastAsia="en-GB"/>
          </w:rPr>
          <w:tab/>
        </w:r>
        <w:r w:rsidR="00241FC0" w:rsidRPr="00397AFC">
          <w:rPr>
            <w:rStyle w:val="Hyperlink"/>
            <w:noProof/>
          </w:rPr>
          <w:t>Plagiarism Check</w:t>
        </w:r>
        <w:r w:rsidR="00241FC0">
          <w:rPr>
            <w:noProof/>
            <w:webHidden/>
          </w:rPr>
          <w:tab/>
        </w:r>
        <w:r w:rsidR="00241FC0">
          <w:rPr>
            <w:noProof/>
            <w:webHidden/>
          </w:rPr>
          <w:fldChar w:fldCharType="begin"/>
        </w:r>
        <w:r w:rsidR="00241FC0">
          <w:rPr>
            <w:noProof/>
            <w:webHidden/>
          </w:rPr>
          <w:instrText xml:space="preserve"> PAGEREF _Toc485472220 \h </w:instrText>
        </w:r>
        <w:r w:rsidR="00241FC0">
          <w:rPr>
            <w:noProof/>
            <w:webHidden/>
          </w:rPr>
        </w:r>
        <w:r w:rsidR="00241FC0">
          <w:rPr>
            <w:noProof/>
            <w:webHidden/>
          </w:rPr>
          <w:fldChar w:fldCharType="separate"/>
        </w:r>
        <w:r w:rsidR="00241FC0">
          <w:rPr>
            <w:noProof/>
            <w:webHidden/>
          </w:rPr>
          <w:t>19</w:t>
        </w:r>
        <w:r w:rsidR="00241FC0">
          <w:rPr>
            <w:noProof/>
            <w:webHidden/>
          </w:rPr>
          <w:fldChar w:fldCharType="end"/>
        </w:r>
      </w:hyperlink>
    </w:p>
    <w:p w14:paraId="4917A96A" w14:textId="77777777" w:rsidR="00241FC0" w:rsidRDefault="006A6956">
      <w:pPr>
        <w:pStyle w:val="TOC3"/>
        <w:tabs>
          <w:tab w:val="left" w:pos="1100"/>
          <w:tab w:val="right" w:leader="dot" w:pos="8290"/>
        </w:tabs>
        <w:rPr>
          <w:rFonts w:asciiTheme="minorHAnsi" w:eastAsiaTheme="minorEastAsia" w:hAnsiTheme="minorHAnsi"/>
          <w:noProof/>
          <w:szCs w:val="24"/>
          <w:lang w:val="en-GB" w:eastAsia="en-GB"/>
        </w:rPr>
      </w:pPr>
      <w:hyperlink w:anchor="_Toc485472221" w:history="1">
        <w:r w:rsidR="00241FC0" w:rsidRPr="00397AFC">
          <w:rPr>
            <w:rStyle w:val="Hyperlink"/>
            <w:noProof/>
          </w:rPr>
          <w:t>4.5.1.</w:t>
        </w:r>
        <w:r w:rsidR="00241FC0">
          <w:rPr>
            <w:rFonts w:asciiTheme="minorHAnsi" w:eastAsiaTheme="minorEastAsia" w:hAnsiTheme="minorHAnsi"/>
            <w:noProof/>
            <w:szCs w:val="24"/>
            <w:lang w:val="en-GB" w:eastAsia="en-GB"/>
          </w:rPr>
          <w:tab/>
        </w:r>
        <w:r w:rsidR="00241FC0" w:rsidRPr="00397AFC">
          <w:rPr>
            <w:rStyle w:val="Hyperlink"/>
            <w:noProof/>
          </w:rPr>
          <w:t>Available plagiarism check methods in Testrek</w:t>
        </w:r>
        <w:r w:rsidR="00241FC0">
          <w:rPr>
            <w:noProof/>
            <w:webHidden/>
          </w:rPr>
          <w:tab/>
        </w:r>
        <w:r w:rsidR="00241FC0">
          <w:rPr>
            <w:noProof/>
            <w:webHidden/>
          </w:rPr>
          <w:fldChar w:fldCharType="begin"/>
        </w:r>
        <w:r w:rsidR="00241FC0">
          <w:rPr>
            <w:noProof/>
            <w:webHidden/>
          </w:rPr>
          <w:instrText xml:space="preserve"> PAGEREF _Toc485472221 \h </w:instrText>
        </w:r>
        <w:r w:rsidR="00241FC0">
          <w:rPr>
            <w:noProof/>
            <w:webHidden/>
          </w:rPr>
        </w:r>
        <w:r w:rsidR="00241FC0">
          <w:rPr>
            <w:noProof/>
            <w:webHidden/>
          </w:rPr>
          <w:fldChar w:fldCharType="separate"/>
        </w:r>
        <w:r w:rsidR="00241FC0">
          <w:rPr>
            <w:noProof/>
            <w:webHidden/>
          </w:rPr>
          <w:t>20</w:t>
        </w:r>
        <w:r w:rsidR="00241FC0">
          <w:rPr>
            <w:noProof/>
            <w:webHidden/>
          </w:rPr>
          <w:fldChar w:fldCharType="end"/>
        </w:r>
      </w:hyperlink>
    </w:p>
    <w:p w14:paraId="2BCB20D3" w14:textId="77777777" w:rsidR="00241FC0" w:rsidRDefault="006A6956">
      <w:pPr>
        <w:pStyle w:val="TOC1"/>
        <w:tabs>
          <w:tab w:val="left" w:pos="1540"/>
          <w:tab w:val="right" w:leader="dot" w:pos="8290"/>
        </w:tabs>
        <w:rPr>
          <w:rFonts w:asciiTheme="minorHAnsi" w:eastAsiaTheme="minorEastAsia" w:hAnsiTheme="minorHAnsi"/>
          <w:b w:val="0"/>
          <w:bCs w:val="0"/>
          <w:noProof/>
          <w:lang w:val="en-GB" w:eastAsia="en-GB"/>
        </w:rPr>
      </w:pPr>
      <w:hyperlink w:anchor="_Toc485472222" w:history="1">
        <w:r w:rsidR="00241FC0" w:rsidRPr="00397AFC">
          <w:rPr>
            <w:rStyle w:val="Hyperlink"/>
            <w:noProof/>
          </w:rPr>
          <w:t>Chapter 5.</w:t>
        </w:r>
        <w:r w:rsidR="00241FC0">
          <w:rPr>
            <w:rFonts w:asciiTheme="minorHAnsi" w:eastAsiaTheme="minorEastAsia" w:hAnsiTheme="minorHAnsi"/>
            <w:b w:val="0"/>
            <w:bCs w:val="0"/>
            <w:noProof/>
            <w:lang w:val="en-GB" w:eastAsia="en-GB"/>
          </w:rPr>
          <w:tab/>
        </w:r>
        <w:r w:rsidR="00241FC0" w:rsidRPr="00397AFC">
          <w:rPr>
            <w:rStyle w:val="Hyperlink"/>
            <w:noProof/>
          </w:rPr>
          <w:t>Technical walkthrough</w:t>
        </w:r>
        <w:r w:rsidR="00241FC0">
          <w:rPr>
            <w:noProof/>
            <w:webHidden/>
          </w:rPr>
          <w:tab/>
        </w:r>
        <w:r w:rsidR="00241FC0">
          <w:rPr>
            <w:noProof/>
            <w:webHidden/>
          </w:rPr>
          <w:fldChar w:fldCharType="begin"/>
        </w:r>
        <w:r w:rsidR="00241FC0">
          <w:rPr>
            <w:noProof/>
            <w:webHidden/>
          </w:rPr>
          <w:instrText xml:space="preserve"> PAGEREF _Toc485472222 \h </w:instrText>
        </w:r>
        <w:r w:rsidR="00241FC0">
          <w:rPr>
            <w:noProof/>
            <w:webHidden/>
          </w:rPr>
        </w:r>
        <w:r w:rsidR="00241FC0">
          <w:rPr>
            <w:noProof/>
            <w:webHidden/>
          </w:rPr>
          <w:fldChar w:fldCharType="separate"/>
        </w:r>
        <w:r w:rsidR="00241FC0">
          <w:rPr>
            <w:noProof/>
            <w:webHidden/>
          </w:rPr>
          <w:t>22</w:t>
        </w:r>
        <w:r w:rsidR="00241FC0">
          <w:rPr>
            <w:noProof/>
            <w:webHidden/>
          </w:rPr>
          <w:fldChar w:fldCharType="end"/>
        </w:r>
      </w:hyperlink>
    </w:p>
    <w:p w14:paraId="2AB71160"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23" w:history="1">
        <w:r w:rsidR="00241FC0" w:rsidRPr="00397AFC">
          <w:rPr>
            <w:rStyle w:val="Hyperlink"/>
            <w:noProof/>
          </w:rPr>
          <w:t>5.1.</w:t>
        </w:r>
        <w:r w:rsidR="00241FC0">
          <w:rPr>
            <w:rFonts w:asciiTheme="minorHAnsi" w:eastAsiaTheme="minorEastAsia" w:hAnsiTheme="minorHAnsi"/>
            <w:bCs w:val="0"/>
            <w:noProof/>
            <w:szCs w:val="24"/>
            <w:lang w:val="en-GB" w:eastAsia="en-GB"/>
          </w:rPr>
          <w:tab/>
        </w:r>
        <w:r w:rsidR="00241FC0" w:rsidRPr="00397AFC">
          <w:rPr>
            <w:rStyle w:val="Hyperlink"/>
            <w:noProof/>
          </w:rPr>
          <w:t>Application runtime</w:t>
        </w:r>
        <w:r w:rsidR="00241FC0">
          <w:rPr>
            <w:noProof/>
            <w:webHidden/>
          </w:rPr>
          <w:tab/>
        </w:r>
        <w:r w:rsidR="00241FC0">
          <w:rPr>
            <w:noProof/>
            <w:webHidden/>
          </w:rPr>
          <w:fldChar w:fldCharType="begin"/>
        </w:r>
        <w:r w:rsidR="00241FC0">
          <w:rPr>
            <w:noProof/>
            <w:webHidden/>
          </w:rPr>
          <w:instrText xml:space="preserve"> PAGEREF _Toc485472223 \h </w:instrText>
        </w:r>
        <w:r w:rsidR="00241FC0">
          <w:rPr>
            <w:noProof/>
            <w:webHidden/>
          </w:rPr>
        </w:r>
        <w:r w:rsidR="00241FC0">
          <w:rPr>
            <w:noProof/>
            <w:webHidden/>
          </w:rPr>
          <w:fldChar w:fldCharType="separate"/>
        </w:r>
        <w:r w:rsidR="00241FC0">
          <w:rPr>
            <w:noProof/>
            <w:webHidden/>
          </w:rPr>
          <w:t>22</w:t>
        </w:r>
        <w:r w:rsidR="00241FC0">
          <w:rPr>
            <w:noProof/>
            <w:webHidden/>
          </w:rPr>
          <w:fldChar w:fldCharType="end"/>
        </w:r>
      </w:hyperlink>
    </w:p>
    <w:p w14:paraId="4C2257BB" w14:textId="77777777" w:rsidR="00241FC0" w:rsidRDefault="006A6956">
      <w:pPr>
        <w:pStyle w:val="TOC2"/>
        <w:tabs>
          <w:tab w:val="left" w:pos="662"/>
        </w:tabs>
        <w:rPr>
          <w:rFonts w:asciiTheme="minorHAnsi" w:eastAsiaTheme="minorEastAsia" w:hAnsiTheme="minorHAnsi"/>
          <w:bCs w:val="0"/>
          <w:noProof/>
          <w:szCs w:val="24"/>
          <w:lang w:val="en-GB" w:eastAsia="en-GB"/>
        </w:rPr>
      </w:pPr>
      <w:hyperlink w:anchor="_Toc485472224" w:history="1">
        <w:r w:rsidR="00241FC0" w:rsidRPr="00397AFC">
          <w:rPr>
            <w:rStyle w:val="Hyperlink"/>
            <w:noProof/>
          </w:rPr>
          <w:t>5.2.</w:t>
        </w:r>
        <w:r w:rsidR="00241FC0">
          <w:rPr>
            <w:rFonts w:asciiTheme="minorHAnsi" w:eastAsiaTheme="minorEastAsia" w:hAnsiTheme="minorHAnsi"/>
            <w:bCs w:val="0"/>
            <w:noProof/>
            <w:szCs w:val="24"/>
            <w:lang w:val="en-GB" w:eastAsia="en-GB"/>
          </w:rPr>
          <w:tab/>
        </w:r>
        <w:r w:rsidR="00241FC0" w:rsidRPr="00397AFC">
          <w:rPr>
            <w:rStyle w:val="Hyperlink"/>
            <w:noProof/>
          </w:rPr>
          <w:t>Testrek components</w:t>
        </w:r>
        <w:r w:rsidR="00241FC0">
          <w:rPr>
            <w:noProof/>
            <w:webHidden/>
          </w:rPr>
          <w:tab/>
        </w:r>
        <w:r w:rsidR="00241FC0">
          <w:rPr>
            <w:noProof/>
            <w:webHidden/>
          </w:rPr>
          <w:fldChar w:fldCharType="begin"/>
        </w:r>
        <w:r w:rsidR="00241FC0">
          <w:rPr>
            <w:noProof/>
            <w:webHidden/>
          </w:rPr>
          <w:instrText xml:space="preserve"> PAGEREF _Toc485472224 \h </w:instrText>
        </w:r>
        <w:r w:rsidR="00241FC0">
          <w:rPr>
            <w:noProof/>
            <w:webHidden/>
          </w:rPr>
        </w:r>
        <w:r w:rsidR="00241FC0">
          <w:rPr>
            <w:noProof/>
            <w:webHidden/>
          </w:rPr>
          <w:fldChar w:fldCharType="separate"/>
        </w:r>
        <w:r w:rsidR="00241FC0">
          <w:rPr>
            <w:noProof/>
            <w:webHidden/>
          </w:rPr>
          <w:t>25</w:t>
        </w:r>
        <w:r w:rsidR="00241FC0">
          <w:rPr>
            <w:noProof/>
            <w:webHidden/>
          </w:rPr>
          <w:fldChar w:fldCharType="end"/>
        </w:r>
      </w:hyperlink>
    </w:p>
    <w:p w14:paraId="5C8C8230" w14:textId="77777777" w:rsidR="00241FC0" w:rsidRDefault="006A6956">
      <w:pPr>
        <w:pStyle w:val="TOC1"/>
        <w:tabs>
          <w:tab w:val="left" w:pos="1540"/>
          <w:tab w:val="right" w:leader="dot" w:pos="8290"/>
        </w:tabs>
        <w:rPr>
          <w:rFonts w:asciiTheme="minorHAnsi" w:eastAsiaTheme="minorEastAsia" w:hAnsiTheme="minorHAnsi"/>
          <w:b w:val="0"/>
          <w:bCs w:val="0"/>
          <w:noProof/>
          <w:lang w:val="en-GB" w:eastAsia="en-GB"/>
        </w:rPr>
      </w:pPr>
      <w:hyperlink w:anchor="_Toc485472225" w:history="1">
        <w:r w:rsidR="00241FC0" w:rsidRPr="00397AFC">
          <w:rPr>
            <w:rStyle w:val="Hyperlink"/>
            <w:noProof/>
          </w:rPr>
          <w:t>Chapter 6.</w:t>
        </w:r>
        <w:r w:rsidR="00241FC0">
          <w:rPr>
            <w:rFonts w:asciiTheme="minorHAnsi" w:eastAsiaTheme="minorEastAsia" w:hAnsiTheme="minorHAnsi"/>
            <w:b w:val="0"/>
            <w:bCs w:val="0"/>
            <w:noProof/>
            <w:lang w:val="en-GB" w:eastAsia="en-GB"/>
          </w:rPr>
          <w:tab/>
        </w:r>
        <w:r w:rsidR="00241FC0" w:rsidRPr="00397AFC">
          <w:rPr>
            <w:rStyle w:val="Hyperlink"/>
            <w:noProof/>
          </w:rPr>
          <w:t>Conclusion</w:t>
        </w:r>
        <w:r w:rsidR="00241FC0">
          <w:rPr>
            <w:noProof/>
            <w:webHidden/>
          </w:rPr>
          <w:tab/>
        </w:r>
        <w:r w:rsidR="00241FC0">
          <w:rPr>
            <w:noProof/>
            <w:webHidden/>
          </w:rPr>
          <w:fldChar w:fldCharType="begin"/>
        </w:r>
        <w:r w:rsidR="00241FC0">
          <w:rPr>
            <w:noProof/>
            <w:webHidden/>
          </w:rPr>
          <w:instrText xml:space="preserve"> PAGEREF _Toc485472225 \h </w:instrText>
        </w:r>
        <w:r w:rsidR="00241FC0">
          <w:rPr>
            <w:noProof/>
            <w:webHidden/>
          </w:rPr>
        </w:r>
        <w:r w:rsidR="00241FC0">
          <w:rPr>
            <w:noProof/>
            <w:webHidden/>
          </w:rPr>
          <w:fldChar w:fldCharType="separate"/>
        </w:r>
        <w:r w:rsidR="00241FC0">
          <w:rPr>
            <w:noProof/>
            <w:webHidden/>
          </w:rPr>
          <w:t>33</w:t>
        </w:r>
        <w:r w:rsidR="00241FC0">
          <w:rPr>
            <w:noProof/>
            <w:webHidden/>
          </w:rPr>
          <w:fldChar w:fldCharType="end"/>
        </w:r>
      </w:hyperlink>
    </w:p>
    <w:p w14:paraId="156B62CD" w14:textId="77777777" w:rsidR="00241FC0" w:rsidRDefault="006A6956">
      <w:pPr>
        <w:pStyle w:val="TOC1"/>
        <w:tabs>
          <w:tab w:val="left" w:pos="1540"/>
          <w:tab w:val="right" w:leader="dot" w:pos="8290"/>
        </w:tabs>
        <w:rPr>
          <w:rFonts w:asciiTheme="minorHAnsi" w:eastAsiaTheme="minorEastAsia" w:hAnsiTheme="minorHAnsi"/>
          <w:b w:val="0"/>
          <w:bCs w:val="0"/>
          <w:noProof/>
          <w:lang w:val="en-GB" w:eastAsia="en-GB"/>
        </w:rPr>
      </w:pPr>
      <w:hyperlink w:anchor="_Toc485472226" w:history="1">
        <w:r w:rsidR="00241FC0" w:rsidRPr="00397AFC">
          <w:rPr>
            <w:rStyle w:val="Hyperlink"/>
            <w:noProof/>
          </w:rPr>
          <w:t>Appendix</w:t>
        </w:r>
        <w:r w:rsidR="00241FC0">
          <w:rPr>
            <w:rFonts w:asciiTheme="minorHAnsi" w:eastAsiaTheme="minorEastAsia" w:hAnsiTheme="minorHAnsi"/>
            <w:b w:val="0"/>
            <w:bCs w:val="0"/>
            <w:noProof/>
            <w:lang w:val="en-GB" w:eastAsia="en-GB"/>
          </w:rPr>
          <w:tab/>
        </w:r>
        <w:r w:rsidR="00241FC0" w:rsidRPr="00397AFC">
          <w:rPr>
            <w:rStyle w:val="Hyperlink"/>
            <w:noProof/>
          </w:rPr>
          <w:t xml:space="preserve">  Testrek Application</w:t>
        </w:r>
        <w:r w:rsidR="00241FC0">
          <w:rPr>
            <w:noProof/>
            <w:webHidden/>
          </w:rPr>
          <w:tab/>
        </w:r>
        <w:r w:rsidR="00241FC0">
          <w:rPr>
            <w:noProof/>
            <w:webHidden/>
          </w:rPr>
          <w:fldChar w:fldCharType="begin"/>
        </w:r>
        <w:r w:rsidR="00241FC0">
          <w:rPr>
            <w:noProof/>
            <w:webHidden/>
          </w:rPr>
          <w:instrText xml:space="preserve"> PAGEREF _Toc485472226 \h </w:instrText>
        </w:r>
        <w:r w:rsidR="00241FC0">
          <w:rPr>
            <w:noProof/>
            <w:webHidden/>
          </w:rPr>
        </w:r>
        <w:r w:rsidR="00241FC0">
          <w:rPr>
            <w:noProof/>
            <w:webHidden/>
          </w:rPr>
          <w:fldChar w:fldCharType="separate"/>
        </w:r>
        <w:r w:rsidR="00241FC0">
          <w:rPr>
            <w:noProof/>
            <w:webHidden/>
          </w:rPr>
          <w:t>35</w:t>
        </w:r>
        <w:r w:rsidR="00241FC0">
          <w:rPr>
            <w:noProof/>
            <w:webHidden/>
          </w:rPr>
          <w:fldChar w:fldCharType="end"/>
        </w:r>
      </w:hyperlink>
    </w:p>
    <w:p w14:paraId="53BA1382" w14:textId="77777777" w:rsidR="00241FC0" w:rsidRDefault="006A6956">
      <w:pPr>
        <w:pStyle w:val="TOC1"/>
        <w:tabs>
          <w:tab w:val="right" w:leader="dot" w:pos="8290"/>
        </w:tabs>
        <w:rPr>
          <w:rFonts w:asciiTheme="minorHAnsi" w:eastAsiaTheme="minorEastAsia" w:hAnsiTheme="minorHAnsi"/>
          <w:b w:val="0"/>
          <w:bCs w:val="0"/>
          <w:noProof/>
          <w:lang w:val="en-GB" w:eastAsia="en-GB"/>
        </w:rPr>
      </w:pPr>
      <w:hyperlink w:anchor="_Toc485472227" w:history="1">
        <w:r w:rsidR="00241FC0" w:rsidRPr="00397AFC">
          <w:rPr>
            <w:rStyle w:val="Hyperlink"/>
            <w:noProof/>
          </w:rPr>
          <w:t>Download Success Report</w:t>
        </w:r>
        <w:r w:rsidR="00241FC0">
          <w:rPr>
            <w:noProof/>
            <w:webHidden/>
          </w:rPr>
          <w:tab/>
        </w:r>
        <w:r w:rsidR="00241FC0">
          <w:rPr>
            <w:noProof/>
            <w:webHidden/>
          </w:rPr>
          <w:fldChar w:fldCharType="begin"/>
        </w:r>
        <w:r w:rsidR="00241FC0">
          <w:rPr>
            <w:noProof/>
            <w:webHidden/>
          </w:rPr>
          <w:instrText xml:space="preserve"> PAGEREF _Toc485472227 \h </w:instrText>
        </w:r>
        <w:r w:rsidR="00241FC0">
          <w:rPr>
            <w:noProof/>
            <w:webHidden/>
          </w:rPr>
        </w:r>
        <w:r w:rsidR="00241FC0">
          <w:rPr>
            <w:noProof/>
            <w:webHidden/>
          </w:rPr>
          <w:fldChar w:fldCharType="separate"/>
        </w:r>
        <w:r w:rsidR="00241FC0">
          <w:rPr>
            <w:noProof/>
            <w:webHidden/>
          </w:rPr>
          <w:t>36</w:t>
        </w:r>
        <w:r w:rsidR="00241FC0">
          <w:rPr>
            <w:noProof/>
            <w:webHidden/>
          </w:rPr>
          <w:fldChar w:fldCharType="end"/>
        </w:r>
      </w:hyperlink>
    </w:p>
    <w:p w14:paraId="248B558B" w14:textId="77777777" w:rsidR="00241FC0" w:rsidRDefault="006A6956">
      <w:pPr>
        <w:pStyle w:val="TOC1"/>
        <w:tabs>
          <w:tab w:val="right" w:leader="dot" w:pos="8290"/>
        </w:tabs>
        <w:rPr>
          <w:rFonts w:asciiTheme="minorHAnsi" w:eastAsiaTheme="minorEastAsia" w:hAnsiTheme="minorHAnsi"/>
          <w:b w:val="0"/>
          <w:bCs w:val="0"/>
          <w:noProof/>
          <w:lang w:val="en-GB" w:eastAsia="en-GB"/>
        </w:rPr>
      </w:pPr>
      <w:hyperlink w:anchor="_Toc485472228" w:history="1">
        <w:r w:rsidR="00241FC0" w:rsidRPr="00397AFC">
          <w:rPr>
            <w:rStyle w:val="Hyperlink"/>
            <w:noProof/>
          </w:rPr>
          <w:t>Plagiarism Check Report</w:t>
        </w:r>
        <w:r w:rsidR="00241FC0">
          <w:rPr>
            <w:noProof/>
            <w:webHidden/>
          </w:rPr>
          <w:tab/>
        </w:r>
        <w:r w:rsidR="00241FC0">
          <w:rPr>
            <w:noProof/>
            <w:webHidden/>
          </w:rPr>
          <w:fldChar w:fldCharType="begin"/>
        </w:r>
        <w:r w:rsidR="00241FC0">
          <w:rPr>
            <w:noProof/>
            <w:webHidden/>
          </w:rPr>
          <w:instrText xml:space="preserve"> PAGEREF _Toc485472228 \h </w:instrText>
        </w:r>
        <w:r w:rsidR="00241FC0">
          <w:rPr>
            <w:noProof/>
            <w:webHidden/>
          </w:rPr>
        </w:r>
        <w:r w:rsidR="00241FC0">
          <w:rPr>
            <w:noProof/>
            <w:webHidden/>
          </w:rPr>
          <w:fldChar w:fldCharType="separate"/>
        </w:r>
        <w:r w:rsidR="00241FC0">
          <w:rPr>
            <w:noProof/>
            <w:webHidden/>
          </w:rPr>
          <w:t>37</w:t>
        </w:r>
        <w:r w:rsidR="00241FC0">
          <w:rPr>
            <w:noProof/>
            <w:webHidden/>
          </w:rPr>
          <w:fldChar w:fldCharType="end"/>
        </w:r>
      </w:hyperlink>
    </w:p>
    <w:p w14:paraId="105D7DE1" w14:textId="77777777" w:rsidR="00241FC0" w:rsidRDefault="006A6956">
      <w:pPr>
        <w:pStyle w:val="TOC1"/>
        <w:tabs>
          <w:tab w:val="right" w:leader="dot" w:pos="8290"/>
        </w:tabs>
        <w:rPr>
          <w:rFonts w:asciiTheme="minorHAnsi" w:eastAsiaTheme="minorEastAsia" w:hAnsiTheme="minorHAnsi"/>
          <w:b w:val="0"/>
          <w:bCs w:val="0"/>
          <w:noProof/>
          <w:lang w:val="en-GB" w:eastAsia="en-GB"/>
        </w:rPr>
      </w:pPr>
      <w:hyperlink w:anchor="_Toc485472229" w:history="1">
        <w:r w:rsidR="00241FC0" w:rsidRPr="00397AFC">
          <w:rPr>
            <w:rStyle w:val="Hyperlink"/>
            <w:noProof/>
          </w:rPr>
          <w:t>References</w:t>
        </w:r>
        <w:r w:rsidR="00241FC0">
          <w:rPr>
            <w:noProof/>
            <w:webHidden/>
          </w:rPr>
          <w:tab/>
        </w:r>
        <w:r w:rsidR="00241FC0">
          <w:rPr>
            <w:noProof/>
            <w:webHidden/>
          </w:rPr>
          <w:fldChar w:fldCharType="begin"/>
        </w:r>
        <w:r w:rsidR="00241FC0">
          <w:rPr>
            <w:noProof/>
            <w:webHidden/>
          </w:rPr>
          <w:instrText xml:space="preserve"> PAGEREF _Toc485472229 \h </w:instrText>
        </w:r>
        <w:r w:rsidR="00241FC0">
          <w:rPr>
            <w:noProof/>
            <w:webHidden/>
          </w:rPr>
        </w:r>
        <w:r w:rsidR="00241FC0">
          <w:rPr>
            <w:noProof/>
            <w:webHidden/>
          </w:rPr>
          <w:fldChar w:fldCharType="separate"/>
        </w:r>
        <w:r w:rsidR="00241FC0">
          <w:rPr>
            <w:noProof/>
            <w:webHidden/>
          </w:rPr>
          <w:t>38</w:t>
        </w:r>
        <w:r w:rsidR="00241FC0">
          <w:rPr>
            <w:noProof/>
            <w:webHidden/>
          </w:rPr>
          <w:fldChar w:fldCharType="end"/>
        </w:r>
      </w:hyperlink>
    </w:p>
    <w:p w14:paraId="0E429537" w14:textId="10960874"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3" w:name="_Toc485472205"/>
      <w:r>
        <w:lastRenderedPageBreak/>
        <w:t>List of Acronym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r>
              <w:t>PyPI</w:t>
            </w:r>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4" w:name="_Toc485472206"/>
      <w:r>
        <w:lastRenderedPageBreak/>
        <w:t>Glossary</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498810C3" w:rsidR="007C2C1E" w:rsidRDefault="00801145" w:rsidP="00910A03">
            <w:pPr>
              <w:pStyle w:val="1ParaNoSpace"/>
            </w:pPr>
            <w:r>
              <w:t xml:space="preserve">Web </w:t>
            </w:r>
            <w:r w:rsidR="007C2C1E">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225EB3D" w:rsidR="007C2C1E" w:rsidRDefault="007C2C1E" w:rsidP="00910A03">
            <w:pPr>
              <w:pStyle w:val="1ParaNoSpace"/>
            </w:pPr>
            <w:r w:rsidRPr="00CB363D">
              <w:t>PEP8</w:t>
            </w:r>
            <w:r w:rsidR="00FD6A88">
              <w:fldChar w:fldCharType="begin"/>
            </w:r>
            <w:r w:rsidR="00FD6A88">
              <w:instrText xml:space="preserve"> ADDIN ZOTERO_ITEM CSL_CITATION {"citationID":"al3jmklpcs","properties":{"formattedCitation":"[1]","plainCitation":"[1]"},"citationItems":[{"id":36,"uris":["http://zotero.org/users/4109258/items/PQGWEASX"],"uri":["http://zotero.org/users/4109258/items/PQGWEASX"],"itemData":{"id":36,"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rsidR="00FD6A88">
              <w:fldChar w:fldCharType="separate"/>
            </w:r>
            <w:r w:rsidR="00627619" w:rsidRPr="00627619">
              <w:rPr>
                <w:rFonts w:cs="Times New Roman"/>
              </w:rPr>
              <w:t>[1]</w:t>
            </w:r>
            <w:r w:rsidR="00FD6A88">
              <w:fldChar w:fldCharType="end"/>
            </w:r>
          </w:p>
        </w:tc>
        <w:tc>
          <w:tcPr>
            <w:tcW w:w="5616" w:type="dxa"/>
          </w:tcPr>
          <w:p w14:paraId="0A9C17A1" w14:textId="078416D2" w:rsidR="007C2C1E" w:rsidRDefault="007C2C1E" w:rsidP="00910A03">
            <w:pPr>
              <w:pStyle w:val="1ParaNoSpace"/>
            </w:pPr>
            <w:r w:rsidRPr="001A2E17">
              <w:t>Python code style convention</w:t>
            </w:r>
            <w:r>
              <w:t>s</w:t>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3287B02B" w:rsidR="007C2C1E" w:rsidRDefault="007C2C1E" w:rsidP="00910A03">
            <w:pPr>
              <w:pStyle w:val="1ParaNoSpace"/>
            </w:pPr>
            <w:r>
              <w:t>Python Interactive Shell</w:t>
            </w:r>
            <w:r w:rsidR="00FD6A88">
              <w:fldChar w:fldCharType="begin"/>
            </w:r>
            <w:r w:rsidR="00FD6A88">
              <w:instrText xml:space="preserve"> ADDIN ZOTERO_ITEM CSL_CITATION {"citationID":"al9n338pji","properties":{"formattedCitation":"[2]","plainCitation":"[2]"},"citationItems":[{"id":62,"uris":["http://zotero.org/users/4109258/items/CV39C6A6"],"uri":["http://zotero.org/users/4109258/items/CV39C6A6"],"itemData":{"id":62,"type":"webpage","title":"2. Using the Python Interpreter — Python 2.7.13 documentation","URL":"https://docs.python.org/2/tutorial/interpreter.html","accessed":{"date-parts":[["2017",6,17]]}}}],"schema":"https://github.com/citation-style-language/schema/raw/master/csl-citation.json"} </w:instrText>
            </w:r>
            <w:r w:rsidR="00FD6A88">
              <w:fldChar w:fldCharType="separate"/>
            </w:r>
            <w:r w:rsidR="00627619" w:rsidRPr="00627619">
              <w:rPr>
                <w:rFonts w:cs="Times New Roman"/>
              </w:rPr>
              <w:t>[2]</w:t>
            </w:r>
            <w:r w:rsidR="00FD6A88">
              <w:fldChar w:fldCharType="end"/>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B26D43">
        <w:trPr>
          <w:trHeight w:val="1271"/>
        </w:trPr>
        <w:tc>
          <w:tcPr>
            <w:tcW w:w="2684" w:type="dxa"/>
          </w:tcPr>
          <w:p w14:paraId="6FBF4D6E" w14:textId="64C941E0" w:rsidR="007C2C1E" w:rsidRDefault="005543F0" w:rsidP="00910A03">
            <w:pPr>
              <w:pStyle w:val="1ParaNoSpace"/>
            </w:pPr>
            <w:r>
              <w:rPr>
                <w:lang w:val="en-US"/>
              </w:rPr>
              <w:t>Recursion</w:t>
            </w:r>
          </w:p>
        </w:tc>
        <w:tc>
          <w:tcPr>
            <w:tcW w:w="5616" w:type="dxa"/>
          </w:tcPr>
          <w:p w14:paraId="190A7205" w14:textId="38C9E6C1" w:rsidR="007C2C1E" w:rsidRPr="005C5AE3" w:rsidRDefault="00B26D43" w:rsidP="005C5AE3">
            <w:pPr>
              <w:pStyle w:val="1ParaNoSpace"/>
              <w:rPr>
                <w:vertAlign w:val="superscript"/>
              </w:rPr>
            </w:pPr>
            <w:r w:rsidRPr="00B26D43">
              <w:t>A common computer programming tactic is to divide a problem into sub-problems of the same type as the original, solve those sub-problems, and combine the results.</w:t>
            </w:r>
          </w:p>
        </w:tc>
      </w:tr>
      <w:tr w:rsidR="007C2C1E" w14:paraId="0AE11583" w14:textId="77777777" w:rsidTr="007C2C1E">
        <w:tc>
          <w:tcPr>
            <w:tcW w:w="2684" w:type="dxa"/>
          </w:tcPr>
          <w:p w14:paraId="5E2AD6B1" w14:textId="1A649E98" w:rsidR="007C2C1E" w:rsidRDefault="00973C19" w:rsidP="00910A03">
            <w:pPr>
              <w:pStyle w:val="1ParaNoSpace"/>
            </w:pPr>
            <w:r>
              <w:t>H</w:t>
            </w:r>
            <w:r w:rsidR="004B3F96">
              <w:t>ash</w:t>
            </w:r>
            <w:r>
              <w:t xml:space="preserve"> function</w:t>
            </w:r>
            <w:r w:rsidR="00FD6A88">
              <w:fldChar w:fldCharType="begin"/>
            </w:r>
            <w:r w:rsidR="00FD6A88">
              <w:instrText xml:space="preserve"> ADDIN ZOTERO_ITEM CSL_CITATION {"citationID":"aqrh2o008f","properties":{"formattedCitation":"[3]","plainCitation":"[3]"},"citationItems":[{"id":32,"uris":["http://zotero.org/users/4109258/items/K9UPCZRJ"],"uri":["http://zotero.org/users/4109258/items/K9UPCZRJ"],"itemData":{"id":32,"type":"entry-encyclopedia","title":"Hash function","container-title":"Wikipedia","source":"Wikipedia","abstract":"A hash function is any function that can be used to map data of arbitrary size to data of fixed size. The values returned by a hash function are called hash values, hash codes, digests, or simply hashes. One use is a data structure called a hash table, widely used in computer software for rapid data lookup. Hash functions accelerate table or database lookup by detecting duplicated records in a large file. An example is finding similar stretches in DNA sequences. They are also useful in cryptography. A cryptographic hash function allows one to easily verify that some input data maps to a given hash value, but if the input data is unknown, it is deliberately difficult to reconstruct it (or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se concepts overlap to some extent, each has its own uses and requirements and is designed and optimized differently. The Hash Keeper database maintained by the American National Drug Intelligence Center, for instance, is more aptly described as a catalogue of file fingerprints than of hash values.","URL":"https://en.wikipedia.org/w/index.php?title=Hash_function&amp;oldid=784087124","note":"Page Version ID: 784087124","language":"en","issued":{"date-parts":[["2017",6,6]]}}}],"schema":"https://github.com/citation-style-language/schema/raw/master/csl-citation.json"} </w:instrText>
            </w:r>
            <w:r w:rsidR="00FD6A88">
              <w:fldChar w:fldCharType="separate"/>
            </w:r>
            <w:r w:rsidR="00627619" w:rsidRPr="00627619">
              <w:rPr>
                <w:rFonts w:cs="Times New Roman"/>
              </w:rPr>
              <w:t>[3]</w:t>
            </w:r>
            <w:r w:rsidR="00FD6A88">
              <w:fldChar w:fldCharType="end"/>
            </w:r>
          </w:p>
        </w:tc>
        <w:tc>
          <w:tcPr>
            <w:tcW w:w="5616" w:type="dxa"/>
          </w:tcPr>
          <w:p w14:paraId="613BD9B8" w14:textId="69486C13" w:rsidR="00973C19" w:rsidRPr="00FD6A88" w:rsidRDefault="00973C19" w:rsidP="00973C19">
            <w:pPr>
              <w:spacing w:after="0" w:line="240" w:lineRule="auto"/>
              <w:rPr>
                <w:rFonts w:ascii="Times New Roman" w:eastAsia="Calibri" w:hAnsi="Times New Roman" w:cs="Arial"/>
                <w:lang w:val="en-CA"/>
              </w:rPr>
            </w:pPr>
            <w:r w:rsidRPr="00FD6A88">
              <w:rPr>
                <w:rFonts w:ascii="Times New Roman" w:eastAsia="Calibri" w:hAnsi="Times New Roman" w:cs="Arial"/>
                <w:lang w:val="en-CA"/>
              </w:rPr>
              <w:t>A hash function is any function that can be used to map data of arbitrary size to data of fixed size.</w:t>
            </w:r>
          </w:p>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10"/>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5" w:name="_Toc485472207"/>
      <w:r>
        <w:lastRenderedPageBreak/>
        <w:t>Introduction</w:t>
      </w:r>
      <w:bookmarkEnd w:id="5"/>
    </w:p>
    <w:p w14:paraId="2C4F4721" w14:textId="710926D8" w:rsidR="003954F3" w:rsidRDefault="00AC6B86" w:rsidP="00DD0DD2">
      <w:pPr>
        <w:pStyle w:val="1Para"/>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w:t>
      </w:r>
      <w:r w:rsidR="000D6388">
        <w:fldChar w:fldCharType="begin"/>
      </w:r>
      <w:r w:rsidR="000D6388">
        <w:instrText xml:space="preserve"> ADDIN ZOTERO_ITEM CSL_CITATION {"citationID":"a24ue2ju5h9","properties":{"formattedCitation":"[4]","plainCitation":"[4]"},"citationItems":[{"id":64,"uris":["http://zotero.org/users/4109258/items/KQPG8JFQ"],"uri":["http://zotero.org/users/4109258/items/KQPG8JFQ"],"itemData":{"id":64,"type":"webpage","title":"Computer Support for Study (E372041)","container-title":"Department of Instrumentation and Control Engineering","genre":"Text","URL":"http://control.fs.cvut.cz/en/courses/computer-support-study-e372041","language":"en","author":[{"family":"bukovivo","given":""}],"issued":{"date-parts":[["2013",4,3]]},"accessed":{"date-parts":[["2017",6,17]]}}}],"schema":"https://github.com/citation-style-language/schema/raw/master/csl-citation.json"} </w:instrText>
      </w:r>
      <w:r w:rsidR="000D6388">
        <w:fldChar w:fldCharType="separate"/>
      </w:r>
      <w:r w:rsidR="00627619" w:rsidRPr="00627619">
        <w:rPr>
          <w:rFonts w:cs="Times New Roman"/>
        </w:rPr>
        <w:t>[4]</w:t>
      </w:r>
      <w:r w:rsidR="000D6388">
        <w:fldChar w:fldCharType="end"/>
      </w:r>
      <w:r w:rsidR="00CD730E">
        <w:t>),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pPr>
      <w:r>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w:t>
      </w:r>
      <w:r w:rsidR="007F786F">
        <w:lastRenderedPageBreak/>
        <w:t xml:space="preserve">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A531297" w:rsidR="00B5408B" w:rsidRDefault="00B5408B" w:rsidP="00DD0DD2">
      <w:pPr>
        <w:pStyle w:val="1Para"/>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w:t>
      </w:r>
      <w:r w:rsidR="00801145">
        <w:t>c</w:t>
      </w:r>
      <w:r w:rsidR="002C6EFE">
        <w:t>hapter</w:t>
      </w:r>
      <w:r w:rsidR="00801145">
        <w:t>s later</w:t>
      </w:r>
      <w:r w:rsidR="002C6EFE">
        <w:t xml:space="preserve">. This </w:t>
      </w:r>
      <w:r w:rsidR="00854C99">
        <w:t>thesis</w:t>
      </w:r>
      <w:r w:rsidR="002C6EFE">
        <w:t xml:space="preserve"> can </w:t>
      </w:r>
      <w:r w:rsidR="00801145">
        <w:t>provide a base</w:t>
      </w:r>
      <w:r w:rsidR="002C6EFE">
        <w:t xml:space="preserve"> to conduct further research</w:t>
      </w:r>
      <w:r w:rsidR="00796229">
        <w:t xml:space="preserve"> and development</w:t>
      </w:r>
      <w:r w:rsidR="002C6EFE">
        <w:t xml:space="preserve"> on automating the</w:t>
      </w:r>
      <w:r w:rsidR="001868DE">
        <w:t xml:space="preserve"> </w:t>
      </w:r>
      <w:r w:rsidR="00801145">
        <w:t xml:space="preserve">examination </w:t>
      </w:r>
      <w:r w:rsidR="001868DE">
        <w:t xml:space="preserve">sub processes which are out of scope of this bachelor </w:t>
      </w:r>
      <w:r w:rsidR="00D30096">
        <w:t>thesis</w:t>
      </w:r>
      <w:r w:rsidR="001868DE">
        <w:t>.</w:t>
      </w:r>
    </w:p>
    <w:p w14:paraId="64652284" w14:textId="424969E2" w:rsidR="00313674" w:rsidRDefault="00313674" w:rsidP="00DD0DD2">
      <w:pPr>
        <w:pStyle w:val="1Para"/>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sidR="000D6388">
        <w:rPr>
          <w:i/>
        </w:rPr>
        <w:fldChar w:fldCharType="begin"/>
      </w:r>
      <w:r w:rsidR="000D6388">
        <w:rPr>
          <w:i/>
        </w:rPr>
        <w:instrText xml:space="preserve"> ADDIN ZOTERO_ITEM CSL_CITATION {"citationID":"a2akbne3773","properties":{"formattedCitation":"[5]","plainCitation":"[5]"},"citationItems":[{"id":65,"uris":["http://zotero.org/users/4109258/items/5UX2J77C"],"uri":["http://zotero.org/users/4109258/items/5UX2J77C"],"itemData":{"id":65,"type":"webpage","title":"Moodle - Open-source learning platform | Moodle.org","URL":"https://moodle.org/","accessed":{"date-parts":[["2017",6,17]]}}}],"schema":"https://github.com/citation-style-language/schema/raw/master/csl-citation.json"} </w:instrText>
      </w:r>
      <w:r w:rsidR="000D6388">
        <w:rPr>
          <w:i/>
        </w:rPr>
        <w:fldChar w:fldCharType="separate"/>
      </w:r>
      <w:r w:rsidR="00627619" w:rsidRPr="00627619">
        <w:rPr>
          <w:rFonts w:cs="Times New Roman"/>
        </w:rPr>
        <w:t>[5]</w:t>
      </w:r>
      <w:r w:rsidR="000D6388">
        <w:rPr>
          <w:i/>
        </w:rPr>
        <w:fldChar w:fldCharType="end"/>
      </w:r>
      <w:r>
        <w:t xml:space="preserve"> is a</w:t>
      </w:r>
      <w:r w:rsidR="000D6388">
        <w:t>n</w:t>
      </w:r>
      <w:r>
        <w:t xml:space="preserve"> </w:t>
      </w:r>
      <w:r w:rsidR="000D6388">
        <w:t>open-source</w:t>
      </w:r>
      <w:r>
        <w:t xml:space="preserve"> learning platform which is </w:t>
      </w:r>
      <w:r w:rsidR="000D6388">
        <w:t>used</w:t>
      </w:r>
      <w:r>
        <w:t xml:space="preserve">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it can be extended in order to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523E58">
        <w:t>testing</w:t>
      </w:r>
      <w:r w:rsidR="000D6388">
        <w:fldChar w:fldCharType="begin"/>
      </w:r>
      <w:r w:rsidR="000D6388">
        <w:instrText xml:space="preserve"> ADDIN ZOTERO_ITEM CSL_CITATION {"citationID":"a2b0gkk40kk","properties":{"formattedCitation":"[6]","plainCitation":"[6]"},"citationItems":[{"id":67,"uris":["http://zotero.org/users/4109258/items/I7FZB5FW"],"uri":["http://zotero.org/users/4109258/items/I7FZB5FW"],"itemData":{"id":67,"type":"post-weblog","title":"Black-box vs White-box Testing","container-title":"Technology Conversations","abstract":"Testing shows the presence, not the absence of bugs. Edsger W. Dijkstra Two common types of testing are black-box and white-box testing. Both can drive or be driven by development. Black-box testin…","URL":"https://technologyconversations.com/2013/12/11/black-box-vs-white-box-testing/","author":[{"family":"Farcic","given":"Viktor"}],"issued":{"date-parts":[["2013",12,11]]},"accessed":{"date-parts":[["2017",6,17]]}}}],"schema":"https://github.com/citation-style-language/schema/raw/master/csl-citation.json"} </w:instrText>
      </w:r>
      <w:r w:rsidR="000D6388">
        <w:fldChar w:fldCharType="separate"/>
      </w:r>
      <w:r w:rsidR="00627619" w:rsidRPr="00627619">
        <w:rPr>
          <w:rFonts w:cs="Times New Roman"/>
        </w:rPr>
        <w:t>[6]</w:t>
      </w:r>
      <w:r w:rsidR="000D6388">
        <w:fldChar w:fldCharType="end"/>
      </w:r>
      <w:r w:rsidR="00784D5F">
        <w:t xml:space="preserve"> will be required, ranging from regression and system tastings to integration testing. It is for all these reasons that it became necessary to write an autonomous application.</w:t>
      </w:r>
    </w:p>
    <w:p w14:paraId="75B8B9C9" w14:textId="5E0848BE" w:rsidR="00AD6F8B" w:rsidRDefault="004D213D" w:rsidP="00201F2B">
      <w:pPr>
        <w:pStyle w:val="1Para"/>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r w:rsidR="00AD6F8B">
        <w:br w:type="page"/>
      </w:r>
    </w:p>
    <w:p w14:paraId="75613C7F" w14:textId="3A038C9A" w:rsidR="00AD6F8B" w:rsidRDefault="004522D4" w:rsidP="00AD6F8B">
      <w:pPr>
        <w:pStyle w:val="Heading1"/>
      </w:pPr>
      <w:bookmarkStart w:id="6" w:name="_Toc485472208"/>
      <w:r>
        <w:lastRenderedPageBreak/>
        <w:t>Process Analysis</w:t>
      </w:r>
      <w:r w:rsidR="009470FE">
        <w:t xml:space="preserve"> and</w:t>
      </w:r>
      <w:r w:rsidR="008507A4">
        <w:t xml:space="preserve"> comparison of </w:t>
      </w:r>
      <w:r w:rsidR="0094425A">
        <w:t>existing</w:t>
      </w:r>
      <w:r w:rsidR="00E503DB">
        <w:t xml:space="preserve"> tools</w:t>
      </w:r>
      <w:bookmarkEnd w:id="6"/>
    </w:p>
    <w:p w14:paraId="639BC15B" w14:textId="510B32E7" w:rsidR="00AA27DC" w:rsidRDefault="00732C9E" w:rsidP="00E503DB">
      <w:pPr>
        <w:pStyle w:val="1Para"/>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35ACB1F1" w:rsidR="00AA27DC" w:rsidRDefault="005A49F4" w:rsidP="005A49F4">
      <w:pPr>
        <w:pStyle w:val="1Para"/>
        <w:ind w:firstLine="0"/>
        <w:jc w:val="center"/>
      </w:pPr>
      <w:r>
        <w:rPr>
          <w:noProof/>
          <w:lang w:val="en-GB" w:eastAsia="en-GB"/>
        </w:rPr>
        <mc:AlternateContent>
          <mc:Choice Requires="wps">
            <w:drawing>
              <wp:anchor distT="0" distB="0" distL="114300" distR="114300" simplePos="0" relativeHeight="251671552" behindDoc="0" locked="0" layoutInCell="1" allowOverlap="1" wp14:anchorId="6B10A8A6" wp14:editId="057680EB">
                <wp:simplePos x="0" y="0"/>
                <wp:positionH relativeFrom="column">
                  <wp:posOffset>4791710</wp:posOffset>
                </wp:positionH>
                <wp:positionV relativeFrom="paragraph">
                  <wp:posOffset>2286635</wp:posOffset>
                </wp:positionV>
                <wp:extent cx="258445" cy="2631440"/>
                <wp:effectExtent l="0" t="0" r="0" b="10160"/>
                <wp:wrapSquare wrapText="bothSides"/>
                <wp:docPr id="13" name="Text Box 13"/>
                <wp:cNvGraphicFramePr/>
                <a:graphic xmlns:a="http://schemas.openxmlformats.org/drawingml/2006/main">
                  <a:graphicData uri="http://schemas.microsoft.com/office/word/2010/wordprocessingShape">
                    <wps:wsp>
                      <wps:cNvSpPr txBox="1"/>
                      <wps:spPr>
                        <a:xfrm>
                          <a:off x="0" y="0"/>
                          <a:ext cx="258445" cy="2631440"/>
                        </a:xfrm>
                        <a:prstGeom prst="rect">
                          <a:avLst/>
                        </a:prstGeom>
                        <a:solidFill>
                          <a:prstClr val="white"/>
                        </a:solidFill>
                        <a:ln>
                          <a:noFill/>
                        </a:ln>
                        <a:effectLst/>
                      </wps:spPr>
                      <wps:txbx>
                        <w:txbxContent>
                          <w:p w14:paraId="26701219" w14:textId="6C0BCE2A" w:rsidR="008507A4" w:rsidRPr="000F2CDB" w:rsidRDefault="008507A4" w:rsidP="00523E58">
                            <w:pPr>
                              <w:pStyle w:val="Caption"/>
                              <w:rPr>
                                <w:b/>
                                <w:noProof/>
                                <w:color w:val="000000" w:themeColor="text1"/>
                                <w:sz w:val="30"/>
                              </w:rPr>
                            </w:pPr>
                            <w:r>
                              <w:t xml:space="preserve">Figure </w:t>
                            </w:r>
                            <w:r w:rsidR="006A6956">
                              <w:fldChar w:fldCharType="begin"/>
                            </w:r>
                            <w:r w:rsidR="006A6956">
                              <w:instrText xml:space="preserve"> SEQ Figure \* ARABIC </w:instrText>
                            </w:r>
                            <w:r w:rsidR="006A6956">
                              <w:fldChar w:fldCharType="separate"/>
                            </w:r>
                            <w:r>
                              <w:rPr>
                                <w:noProof/>
                              </w:rPr>
                              <w:t>1</w:t>
                            </w:r>
                            <w:r w:rsidR="006A6956">
                              <w:rPr>
                                <w:noProof/>
                              </w:rPr>
                              <w:fldChar w:fldCharType="end"/>
                            </w:r>
                            <w:r>
                              <w:t xml:space="preserve"> - Current Examination Process workflow</w:t>
                            </w:r>
                          </w:p>
                        </w:txbxContent>
                      </wps:txbx>
                      <wps:bodyPr rot="0" spcFirstLastPara="0" vertOverflow="overflow" horzOverflow="overflow" vert="vert270"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B10A8A6" id="_x0000_t202" coordsize="21600,21600" o:spt="202" path="m0,0l0,21600,21600,21600,21600,0xe">
                <v:stroke joinstyle="miter"/>
                <v:path gradientshapeok="t" o:connecttype="rect"/>
              </v:shapetype>
              <v:shape id="Text Box 13" o:spid="_x0000_s1026" type="#_x0000_t202" style="position:absolute;left:0;text-align:left;margin-left:377.3pt;margin-top:180.05pt;width:20.35pt;height:207.2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" stroked="f">
                <v:textbox style="layout-flow:vertical;mso-layout-flow-alt:bottom-to-top;mso-fit-shape-to-text:t" inset="0,0,0,0">
                  <w:txbxContent>
                    <w:p w14:paraId="26701219" w14:textId="6C0BCE2A" w:rsidR="008507A4" w:rsidRPr="000F2CDB" w:rsidRDefault="008507A4"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v:textbox>
                <w10:wrap type="square"/>
              </v:shape>
            </w:pict>
          </mc:Fallback>
        </mc:AlternateContent>
      </w:r>
      <w:r>
        <w:rPr>
          <w:noProof/>
          <w:lang w:val="en-GB" w:eastAsia="en-GB"/>
        </w:rPr>
        <w:drawing>
          <wp:inline distT="0" distB="0" distL="0" distR="0" wp14:anchorId="57A77D28" wp14:editId="07F2B319">
            <wp:extent cx="6964049" cy="3551346"/>
            <wp:effectExtent l="0" t="7937" r="317" b="318"/>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7011910" cy="3575753"/>
                    </a:xfrm>
                    <a:prstGeom prst="rect">
                      <a:avLst/>
                    </a:prstGeom>
                    <a:noFill/>
                    <a:ln>
                      <a:noFill/>
                    </a:ln>
                  </pic:spPr>
                </pic:pic>
              </a:graphicData>
            </a:graphic>
          </wp:inline>
        </w:drawing>
      </w:r>
    </w:p>
    <w:p w14:paraId="6C703B65" w14:textId="497EC30E" w:rsidR="00732C9E" w:rsidRDefault="00732C9E" w:rsidP="00732C9E">
      <w:pPr>
        <w:pStyle w:val="Heading2"/>
      </w:pPr>
      <w:bookmarkStart w:id="7" w:name="_Toc485472209"/>
      <w:r>
        <w:lastRenderedPageBreak/>
        <w:t>Process Description</w:t>
      </w:r>
      <w:bookmarkEnd w:id="7"/>
    </w:p>
    <w:p w14:paraId="3947FCE1" w14:textId="3671F725" w:rsidR="006C6E3D" w:rsidRDefault="000E4470" w:rsidP="0094425A">
      <w:pPr>
        <w:pStyle w:val="1Para"/>
        <w:ind w:left="720"/>
      </w:pPr>
      <w:r>
        <w:t xml:space="preserve">When conducted manually, the process map of whole examination process is explained using a swim lane chart </w:t>
      </w:r>
      <w:r w:rsidR="00407460">
        <w:t xml:space="preserve">on the </w:t>
      </w:r>
      <w:r w:rsidR="000D6388">
        <w:t>top</w:t>
      </w:r>
      <w:r w:rsidR="003D4061">
        <w:t xml:space="preserve">. </w:t>
      </w:r>
      <w:r w:rsidR="005568E9">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r w:rsidR="0094425A">
        <w:t xml:space="preserve"> </w:t>
      </w:r>
      <w:r w:rsidR="006C6E3D">
        <w:t>Next chapter contains further information about the scope of the software solution developed for this thesis and a rough estimation of efforts required to automate the sub processes which</w:t>
      </w:r>
      <w:r w:rsidR="000F1DDB">
        <w:t xml:space="preserve"> are not included in the scope.</w:t>
      </w:r>
    </w:p>
    <w:p w14:paraId="6DA671B2" w14:textId="4CE9230C" w:rsidR="0094425A" w:rsidRDefault="0094425A" w:rsidP="0094425A">
      <w:pPr>
        <w:pStyle w:val="Heading2"/>
      </w:pPr>
      <w:bookmarkStart w:id="8" w:name="_Toc485472210"/>
      <w:r>
        <w:t>Comparison of already available software solution</w:t>
      </w:r>
      <w:r w:rsidR="001D3010">
        <w:t>s</w:t>
      </w:r>
      <w:bookmarkEnd w:id="8"/>
    </w:p>
    <w:p w14:paraId="01AAD5B2" w14:textId="0A3E35A7" w:rsidR="0094425A" w:rsidRDefault="0094425A" w:rsidP="0094425A">
      <w:pPr>
        <w:pStyle w:val="1Para"/>
        <w:ind w:left="720"/>
      </w:pPr>
      <w:r>
        <w:t xml:space="preserve">There are plenty of tools available in the market which can be used to automate the testing of students and this section contains a summary of the features for some of the tools that were found to be the closest alternatives of </w:t>
      </w:r>
      <w:r>
        <w:rPr>
          <w:i/>
        </w:rPr>
        <w:t>Testrek</w:t>
      </w:r>
      <w:r>
        <w:t>.</w:t>
      </w:r>
    </w:p>
    <w:p w14:paraId="0F9D0111" w14:textId="37138D76" w:rsidR="0094425A" w:rsidRDefault="00421988" w:rsidP="0094425A">
      <w:pPr>
        <w:pStyle w:val="Heading5"/>
      </w:pPr>
      <w:r>
        <w:t xml:space="preserve">1. </w:t>
      </w:r>
      <w:r w:rsidR="0094425A">
        <w:t>Moodle</w:t>
      </w:r>
    </w:p>
    <w:p w14:paraId="2538D579" w14:textId="0426A78F" w:rsidR="0094425A" w:rsidRDefault="00667F78" w:rsidP="0094425A">
      <w:pPr>
        <w:pStyle w:val="1Para"/>
        <w:ind w:left="720"/>
        <w:rPr>
          <w:lang w:val="en-US"/>
        </w:rPr>
      </w:pPr>
      <w:r>
        <w:rPr>
          <w:lang w:val="en-US"/>
        </w:rPr>
        <w:t xml:space="preserve">Moodle is an open source learning platform, which provides a robust, secure and integrated system under one tool for educational institutions to create a personalized learning platform. Moodle is considered an alternate for </w:t>
      </w:r>
      <w:r>
        <w:rPr>
          <w:i/>
          <w:lang w:val="en-US"/>
        </w:rPr>
        <w:t>Testrek</w:t>
      </w:r>
      <w:r>
        <w:rPr>
          <w:lang w:val="en-US"/>
        </w:rPr>
        <w:t xml:space="preserve"> because it is easily extensible, light weight, open source and already implemented at the Faculty of Mechanical Engineering.</w:t>
      </w:r>
      <w:r w:rsidR="00FC4093">
        <w:rPr>
          <w:lang w:val="en-US"/>
        </w:rPr>
        <w:t xml:space="preserve"> Technologies used to build </w:t>
      </w:r>
      <w:r w:rsidR="00FC4093">
        <w:rPr>
          <w:i/>
          <w:lang w:val="en-US"/>
        </w:rPr>
        <w:t>Moodle</w:t>
      </w:r>
      <w:r w:rsidR="00FC4093">
        <w:rPr>
          <w:lang w:val="en-US"/>
        </w:rPr>
        <w:t xml:space="preserve"> are PHP and MySQL. It utilizes Apache servers to run itself</w:t>
      </w:r>
      <w:r w:rsidR="00241FC0">
        <w:fldChar w:fldCharType="begin"/>
      </w:r>
      <w:r w:rsidR="00241FC0">
        <w:instrText xml:space="preserve"> ADDIN ZOTERO_ITEM CSL_CITATION {"citationID":"a1rgglbviq7","properties":{"formattedCitation":"[7]","plainCitation":"[7]"},"citationItems":[{"id":83,"uris":["http://zotero.org/users/4109258/items/3JPFZIAF"],"uri":["http://zotero.org/users/4109258/items/3JPFZIAF"],"itemData":{"id":83,"type":"webpage","title":"About Moodle - MoodleDocs","URL":"https://docs.moodle.org/33/en/About_Moodle","accessed":{"date-parts":[["2017",6,17]]}}}],"schema":"https://github.com/citation-style-language/schema/raw/master/csl-citation.json"} </w:instrText>
      </w:r>
      <w:r w:rsidR="00241FC0">
        <w:fldChar w:fldCharType="separate"/>
      </w:r>
      <w:r w:rsidR="00241FC0" w:rsidRPr="001D3010">
        <w:rPr>
          <w:rFonts w:cs="Times New Roman"/>
        </w:rPr>
        <w:t>[7]</w:t>
      </w:r>
      <w:r w:rsidR="00241FC0">
        <w:fldChar w:fldCharType="end"/>
      </w:r>
      <w:r w:rsidR="00FC4093">
        <w:rPr>
          <w:lang w:val="en-US"/>
        </w:rPr>
        <w:t xml:space="preserve">. </w:t>
      </w:r>
    </w:p>
    <w:p w14:paraId="7B8EEC23" w14:textId="7F0C3372" w:rsidR="0094425A" w:rsidRDefault="00FC4093" w:rsidP="00421988">
      <w:pPr>
        <w:pStyle w:val="1Para"/>
        <w:ind w:left="720"/>
        <w:rPr>
          <w:lang w:val="en-US"/>
        </w:rPr>
      </w:pPr>
      <w:r>
        <w:rPr>
          <w:lang w:val="en-US"/>
        </w:rPr>
        <w:t xml:space="preserve">As </w:t>
      </w:r>
      <w:r>
        <w:rPr>
          <w:i/>
          <w:lang w:val="en-US"/>
        </w:rPr>
        <w:t>Moodle</w:t>
      </w:r>
      <w:r>
        <w:rPr>
          <w:lang w:val="en-US"/>
        </w:rPr>
        <w:t xml:space="preserve"> is essentially a learning platform, building a testing </w:t>
      </w:r>
      <w:r w:rsidR="002F66CA">
        <w:rPr>
          <w:lang w:val="en-US"/>
        </w:rPr>
        <w:t xml:space="preserve">system would require to interact many other modules which may make the whole system unstable. It is a server application and would also need some maintenance from time to time in contract to </w:t>
      </w:r>
      <w:r w:rsidR="002F66CA">
        <w:rPr>
          <w:i/>
          <w:lang w:val="en-US"/>
        </w:rPr>
        <w:t>Testrek</w:t>
      </w:r>
      <w:r w:rsidR="002F66CA">
        <w:rPr>
          <w:lang w:val="en-US"/>
        </w:rPr>
        <w:t xml:space="preserve"> which is a standalone application. Additionally, an aggressive testing scheme would be necessary </w:t>
      </w:r>
      <w:r w:rsidR="002F66CA">
        <w:rPr>
          <w:lang w:val="en-US"/>
        </w:rPr>
        <w:lastRenderedPageBreak/>
        <w:t xml:space="preserve">before the test module can be implemented in the main </w:t>
      </w:r>
      <w:r w:rsidR="002F66CA">
        <w:rPr>
          <w:i/>
          <w:lang w:val="en-US"/>
        </w:rPr>
        <w:t>Moodle</w:t>
      </w:r>
      <w:r w:rsidR="002F66CA">
        <w:rPr>
          <w:lang w:val="en-US"/>
        </w:rPr>
        <w:t xml:space="preserve"> application system so that it is fail safe at all times.</w:t>
      </w:r>
    </w:p>
    <w:p w14:paraId="121E9414" w14:textId="48773E6B" w:rsidR="00D35B87" w:rsidRDefault="00D35B87" w:rsidP="00421988">
      <w:pPr>
        <w:pStyle w:val="1Para"/>
        <w:ind w:left="720"/>
        <w:rPr>
          <w:lang w:val="en-US"/>
        </w:rPr>
      </w:pPr>
      <w:r>
        <w:rPr>
          <w:lang w:val="en-US"/>
        </w:rPr>
        <w:t xml:space="preserve">It is also required to have a very good understanding of Moodle’s object model before one can start developing on it. The implementation of the whole solution would also look very different on </w:t>
      </w:r>
      <w:r w:rsidR="005B66D8" w:rsidRPr="005B66D8">
        <w:rPr>
          <w:i/>
          <w:lang w:val="en-US"/>
        </w:rPr>
        <w:t>Moodle</w:t>
      </w:r>
      <w:r>
        <w:rPr>
          <w:lang w:val="en-US"/>
        </w:rPr>
        <w:t xml:space="preserve"> when compared to </w:t>
      </w:r>
      <w:r>
        <w:rPr>
          <w:i/>
          <w:lang w:val="en-US"/>
        </w:rPr>
        <w:t>Testrek</w:t>
      </w:r>
      <w:r>
        <w:rPr>
          <w:lang w:val="en-US"/>
        </w:rPr>
        <w:t xml:space="preserve">. </w:t>
      </w:r>
    </w:p>
    <w:p w14:paraId="5CD35CCF" w14:textId="576A155E" w:rsidR="00421988" w:rsidRDefault="00421988" w:rsidP="00421988">
      <w:pPr>
        <w:pStyle w:val="Heading5"/>
      </w:pPr>
      <w:r>
        <w:t>2. Quiz Works</w:t>
      </w:r>
    </w:p>
    <w:p w14:paraId="6C0299D3" w14:textId="1BC2AAC4" w:rsidR="00567A93" w:rsidRDefault="00421988" w:rsidP="00567A93">
      <w:pPr>
        <w:pStyle w:val="1Para"/>
        <w:ind w:left="720"/>
        <w:rPr>
          <w:lang w:val="en-US"/>
        </w:rPr>
      </w:pPr>
      <w:r w:rsidRPr="00A20CEB">
        <w:rPr>
          <w:i/>
          <w:lang w:val="en-US"/>
        </w:rPr>
        <w:t>Quiz</w:t>
      </w:r>
      <w:r w:rsidR="001D3010" w:rsidRPr="00A20CEB">
        <w:rPr>
          <w:i/>
          <w:lang w:val="en-US"/>
        </w:rPr>
        <w:t xml:space="preserve"> Works</w:t>
      </w:r>
      <w:r w:rsidR="001D3010">
        <w:rPr>
          <w:lang w:val="en-US"/>
        </w:rPr>
        <w:t xml:space="preserve"> is a subscription based</w:t>
      </w:r>
      <w:r>
        <w:rPr>
          <w:lang w:val="en-US"/>
        </w:rPr>
        <w:t xml:space="preserve"> online </w:t>
      </w:r>
      <w:r w:rsidR="001D3010">
        <w:rPr>
          <w:lang w:val="en-US"/>
        </w:rPr>
        <w:t xml:space="preserve">examination system which can used to create online testing questions for test takers. It is not open source so extending the application is not an option. It does support a few third-party integrations and web-hooks but none of them are related to the scope of this thesis. </w:t>
      </w:r>
      <w:r w:rsidR="00C128C3">
        <w:rPr>
          <w:lang w:val="en-US"/>
        </w:rPr>
        <w:t>Additionally, it</w:t>
      </w:r>
      <w:r w:rsidR="001D3010">
        <w:rPr>
          <w:lang w:val="en-US"/>
        </w:rPr>
        <w:t xml:space="preserve"> does not support </w:t>
      </w:r>
      <w:r w:rsidR="00C128C3">
        <w:rPr>
          <w:lang w:val="en-US"/>
        </w:rPr>
        <w:t xml:space="preserve">plagiarism </w:t>
      </w:r>
      <w:r w:rsidR="00567A93">
        <w:rPr>
          <w:lang w:val="en-US"/>
        </w:rPr>
        <w:t>check. As it is subscription based,</w:t>
      </w:r>
      <w:r w:rsidR="00912869">
        <w:rPr>
          <w:lang w:val="en-US"/>
        </w:rPr>
        <w:t xml:space="preserve"> the version with full blown features cost $99 per month, which makes it an expensive option</w:t>
      </w:r>
      <w:r w:rsidR="00241FC0">
        <w:fldChar w:fldCharType="begin"/>
      </w:r>
      <w:r w:rsidR="00241FC0">
        <w:instrText xml:space="preserve"> ADDIN ZOTERO_ITEM CSL_CITATION {"citationID":"a182o8ii5sj","properties":{"formattedCitation":"[8]","plainCitation":"[8]"},"citationItems":[{"id":85,"uris":["http://zotero.org/users/4109258/items/TTUAD5XT"],"uri":["http://zotero.org/users/4109258/items/TTUAD5XT"],"itemData":{"id":85,"type":"webpage","title":"Features of our online examination system | Onlineexambuilder.com","URL":"https://www.onlineexambuilder.com/features/item10065","accessed":{"date-parts":[["2017",6,17]]}}}],"schema":"https://github.com/citation-style-language/schema/raw/master/csl-citation.json"} </w:instrText>
      </w:r>
      <w:r w:rsidR="00241FC0">
        <w:fldChar w:fldCharType="separate"/>
      </w:r>
      <w:r w:rsidR="00241FC0" w:rsidRPr="001D3010">
        <w:rPr>
          <w:rFonts w:cs="Times New Roman"/>
        </w:rPr>
        <w:t>[8]</w:t>
      </w:r>
      <w:r w:rsidR="00241FC0">
        <w:fldChar w:fldCharType="end"/>
      </w:r>
      <w:r w:rsidR="00912869">
        <w:rPr>
          <w:lang w:val="en-US"/>
        </w:rPr>
        <w:t xml:space="preserve">. </w:t>
      </w:r>
    </w:p>
    <w:p w14:paraId="4544BE8A" w14:textId="102F69A2" w:rsidR="00912869" w:rsidRDefault="00912869" w:rsidP="00912869">
      <w:pPr>
        <w:pStyle w:val="1Para"/>
        <w:ind w:left="720"/>
        <w:rPr>
          <w:lang w:val="en-US"/>
        </w:rPr>
      </w:pPr>
      <w:r>
        <w:rPr>
          <w:lang w:val="en-US"/>
        </w:rPr>
        <w:t>On the good s</w:t>
      </w:r>
      <w:r w:rsidR="00A20CEB">
        <w:rPr>
          <w:lang w:val="en-US"/>
        </w:rPr>
        <w:t>ide, this online tool provides</w:t>
      </w:r>
      <w:r>
        <w:rPr>
          <w:lang w:val="en-US"/>
        </w:rPr>
        <w:t xml:space="preserve"> the teacher with test analysis which can help in providing the </w:t>
      </w:r>
      <w:r w:rsidR="00760816">
        <w:rPr>
          <w:lang w:val="en-US"/>
        </w:rPr>
        <w:t>teachers with an</w:t>
      </w:r>
      <w:r w:rsidR="00A20CEB">
        <w:rPr>
          <w:lang w:val="en-US"/>
        </w:rPr>
        <w:t xml:space="preserve"> insight into the performance of</w:t>
      </w:r>
      <w:r w:rsidR="00760816">
        <w:rPr>
          <w:lang w:val="en-US"/>
        </w:rPr>
        <w:t xml:space="preserve"> the test takers in certain areas and improve the study content for </w:t>
      </w:r>
      <w:r w:rsidR="00A20CEB">
        <w:rPr>
          <w:lang w:val="en-US"/>
        </w:rPr>
        <w:t>those</w:t>
      </w:r>
      <w:r w:rsidR="00760816">
        <w:rPr>
          <w:lang w:val="en-US"/>
        </w:rPr>
        <w:t xml:space="preserve"> in the upcoming </w:t>
      </w:r>
      <w:r w:rsidR="00A20CEB">
        <w:rPr>
          <w:lang w:val="en-US"/>
        </w:rPr>
        <w:t>semesters</w:t>
      </w:r>
      <w:r w:rsidR="00760816">
        <w:rPr>
          <w:lang w:val="en-US"/>
        </w:rPr>
        <w:t>.</w:t>
      </w:r>
    </w:p>
    <w:p w14:paraId="2A30D609" w14:textId="3EBDE8EF" w:rsidR="00A20CEB" w:rsidRDefault="00A20CEB" w:rsidP="00A20CEB">
      <w:pPr>
        <w:pStyle w:val="Heading5"/>
      </w:pPr>
      <w:r>
        <w:t xml:space="preserve">3. </w:t>
      </w:r>
      <w:r w:rsidR="004C0820">
        <w:t>Easy Test maker</w:t>
      </w:r>
    </w:p>
    <w:p w14:paraId="05F43788" w14:textId="646E33DC" w:rsidR="00A20CEB" w:rsidRDefault="004C0820" w:rsidP="00A20CEB">
      <w:pPr>
        <w:pStyle w:val="1Para"/>
        <w:ind w:left="720"/>
        <w:rPr>
          <w:lang w:val="en-US"/>
        </w:rPr>
      </w:pPr>
      <w:r>
        <w:rPr>
          <w:i/>
          <w:lang w:val="en-US"/>
        </w:rPr>
        <w:t>Easy Test Maker</w:t>
      </w:r>
      <w:r w:rsidR="00A20CEB">
        <w:rPr>
          <w:lang w:val="en-US"/>
        </w:rPr>
        <w:t xml:space="preserve"> is a</w:t>
      </w:r>
      <w:r>
        <w:rPr>
          <w:lang w:val="en-US"/>
        </w:rPr>
        <w:t>nother</w:t>
      </w:r>
      <w:r w:rsidR="00A20CEB">
        <w:rPr>
          <w:lang w:val="en-US"/>
        </w:rPr>
        <w:t xml:space="preserve"> subscription based online examination system which can </w:t>
      </w:r>
      <w:r>
        <w:rPr>
          <w:lang w:val="en-US"/>
        </w:rPr>
        <w:t>be used to generate question papers for testing but it is does not support plagiarism check and it only available online. There are several options available to generate different types of questions which can later be automatically graded</w:t>
      </w:r>
      <w:r w:rsidR="00241FC0">
        <w:fldChar w:fldCharType="begin"/>
      </w:r>
      <w:r w:rsidR="00241FC0">
        <w:instrText xml:space="preserve"> ADDIN ZOTERO_ITEM CSL_CITATION {"citationID":"afegc9nasv","properties":{"formattedCitation":"[9]","plainCitation":"[9]"},"citationItems":[{"id":89,"uris":["http://zotero.org/users/4109258/items/ARITDGWB"],"uri":["http://zotero.org/users/4109258/items/ARITDGWB"],"itemData":{"id":89,"type":"webpage","title":"EasyTestMaker","URL":"http://www.easytestmaker.com/?utm_campaign=elearningindustry.com&amp;utm_source=%2Ffree-testing-tools-for-online-education&amp;utm_medium=link","accessed":{"date-parts":[["2017",6,17]]}}}],"schema":"https://github.com/citation-style-language/schema/raw/master/csl-citation.json"} </w:instrText>
      </w:r>
      <w:r w:rsidR="00241FC0">
        <w:fldChar w:fldCharType="separate"/>
      </w:r>
      <w:r w:rsidR="00241FC0" w:rsidRPr="004C0820">
        <w:rPr>
          <w:rFonts w:cs="Times New Roman"/>
        </w:rPr>
        <w:t>[9]</w:t>
      </w:r>
      <w:r w:rsidR="00241FC0">
        <w:fldChar w:fldCharType="end"/>
      </w:r>
      <w:r>
        <w:rPr>
          <w:lang w:val="en-US"/>
        </w:rPr>
        <w:t>.</w:t>
      </w:r>
    </w:p>
    <w:p w14:paraId="3E30ACDE" w14:textId="3D8366A2" w:rsidR="004C0820" w:rsidRPr="004C0820" w:rsidRDefault="004C0820" w:rsidP="004C0820">
      <w:pPr>
        <w:pStyle w:val="1Para"/>
        <w:ind w:left="720"/>
        <w:rPr>
          <w:lang w:val="en-US"/>
        </w:rPr>
      </w:pPr>
      <w:r>
        <w:rPr>
          <w:lang w:val="en-US"/>
        </w:rPr>
        <w:t xml:space="preserve">This tool is also not open source which restricts the users to extend its capabilities in contract to </w:t>
      </w:r>
      <w:r>
        <w:rPr>
          <w:i/>
          <w:lang w:val="en-US"/>
        </w:rPr>
        <w:t>Testrek</w:t>
      </w:r>
      <w:r>
        <w:rPr>
          <w:lang w:val="en-US"/>
        </w:rPr>
        <w:t xml:space="preserve"> or even </w:t>
      </w:r>
      <w:r w:rsidRPr="004C0820">
        <w:rPr>
          <w:i/>
          <w:lang w:val="en-US"/>
        </w:rPr>
        <w:t>Moodle</w:t>
      </w:r>
      <w:r>
        <w:rPr>
          <w:lang w:val="en-US"/>
        </w:rPr>
        <w:t>.</w:t>
      </w:r>
    </w:p>
    <w:p w14:paraId="27B2E00E" w14:textId="2CC980A7" w:rsidR="00806B5F" w:rsidRDefault="00F05B75" w:rsidP="0094425A">
      <w:pPr>
        <w:pStyle w:val="Heading1"/>
      </w:pPr>
      <w:bookmarkStart w:id="9" w:name="_Toc485472211"/>
      <w:r>
        <w:lastRenderedPageBreak/>
        <w:t>Proposed</w:t>
      </w:r>
      <w:r w:rsidR="004522D4">
        <w:t xml:space="preserve"> Solutions</w:t>
      </w:r>
      <w:bookmarkEnd w:id="9"/>
    </w:p>
    <w:p w14:paraId="52FC1D77" w14:textId="21044218" w:rsidR="003B5653" w:rsidRDefault="008763C5" w:rsidP="009D01ED">
      <w:pPr>
        <w:pStyle w:val="Heading2"/>
      </w:pPr>
      <w:bookmarkStart w:id="10" w:name="_Toc485472212"/>
      <w:r>
        <w:t>Standardization of the process</w:t>
      </w:r>
      <w:bookmarkEnd w:id="10"/>
    </w:p>
    <w:p w14:paraId="27F4DDFB" w14:textId="2ADDDC3C" w:rsidR="00E534E6" w:rsidRDefault="008763C5" w:rsidP="009D01ED">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51F7F898"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r w:rsidR="00327384" w:rsidRPr="00327384">
        <w:t xml:space="preserve"> </w:t>
      </w:r>
      <w:r w:rsidR="00327384">
        <w:fldChar w:fldCharType="begin"/>
      </w:r>
      <w:r w:rsidR="004C0820">
        <w:instrText xml:space="preserve"> ADDIN ZOTERO_ITEM CSL_CITATION {"citationID":"a2ddta3usak","properties":{"formattedCitation":"[10]","plainCitation":"[10]"},"citationItems":[{"id":68,"uris":["http://zotero.org/users/4109258/items/CUCK2P3P"],"uri":["http://zotero.org/users/4109258/items/CUCK2P3P"],"itemData":{"id":68,"type":"post-weblog","title":"Business Process Standardization: All you need to know.","container-title":"HEFLO EN","abstract":"Business Process Standardization leads to loss reductions, culture training and increased transparency. It's time to learn about it.","URL":"https://www.heflo.com/blog/bpm/business-process-standardization/","shortTitle":"Business Process Standardization","author":[{"family":"Veyrat","given":"Pierre"}],"issued":{"date-parts":[["2016",1,25]]},"accessed":{"date-parts":[["2017",6,17]]}}}],"schema":"https://github.com/citation-style-language/schema/raw/master/csl-citation.json"} </w:instrText>
      </w:r>
      <w:r w:rsidR="00327384">
        <w:fldChar w:fldCharType="separate"/>
      </w:r>
      <w:r w:rsidR="004C0820" w:rsidRPr="004C0820">
        <w:rPr>
          <w:rFonts w:cs="Times New Roman"/>
          <w:sz w:val="30"/>
        </w:rPr>
        <w:t>[10]</w:t>
      </w:r>
      <w:r w:rsidR="00327384">
        <w:fldChar w:fldCharType="end"/>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1" w:name="_Toc485472213"/>
      <w:r>
        <w:t>Possible</w:t>
      </w:r>
      <w:r w:rsidR="00FD6A55">
        <w:t xml:space="preserve"> Solutions</w:t>
      </w:r>
      <w:bookmarkEnd w:id="11"/>
    </w:p>
    <w:p w14:paraId="106144F8" w14:textId="0D72499D" w:rsidR="00E57D54" w:rsidRDefault="00E57D54" w:rsidP="007A054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54C7D8F1" w:rsidR="002127C3" w:rsidRDefault="000F1DDB" w:rsidP="007A0549">
      <w:pPr>
        <w:pStyle w:val="1Para"/>
        <w:numPr>
          <w:ilvl w:val="0"/>
          <w:numId w:val="7"/>
        </w:numPr>
        <w:ind w:left="2520"/>
        <w:rPr>
          <w:lang w:val="en-US"/>
        </w:rPr>
      </w:pPr>
      <w:r>
        <w:rPr>
          <w:lang w:val="en-US"/>
        </w:rPr>
        <w:t>Disk space of about 50</w:t>
      </w:r>
      <w:r w:rsidR="002127C3">
        <w:rPr>
          <w:lang w:val="en-US"/>
        </w:rPr>
        <w:t xml:space="preserve">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216A6119" w14:textId="77777777" w:rsidR="00523E58" w:rsidRDefault="00AA27DC" w:rsidP="00523E58">
      <w:pPr>
        <w:pStyle w:val="1Para"/>
        <w:keepNext/>
        <w:ind w:firstLine="0"/>
        <w:jc w:val="center"/>
      </w:pPr>
      <w:r>
        <w:rPr>
          <w:noProof/>
          <w:lang w:val="en-GB" w:eastAsia="en-GB"/>
        </w:rPr>
        <w:drawing>
          <wp:inline distT="0" distB="0" distL="0" distR="0" wp14:anchorId="0FF00D2F" wp14:editId="2CCF37B1">
            <wp:extent cx="5835777" cy="4358640"/>
            <wp:effectExtent l="0" t="0" r="6350" b="1016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3771" cy="4364611"/>
                    </a:xfrm>
                    <a:prstGeom prst="rect">
                      <a:avLst/>
                    </a:prstGeom>
                    <a:noFill/>
                    <a:ln>
                      <a:noFill/>
                    </a:ln>
                  </pic:spPr>
                </pic:pic>
              </a:graphicData>
            </a:graphic>
          </wp:inline>
        </w:drawing>
      </w:r>
    </w:p>
    <w:p w14:paraId="507AAEA2" w14:textId="13D64DF1" w:rsidR="00AA27DC" w:rsidRDefault="00523E58" w:rsidP="00523E58">
      <w:pPr>
        <w:pStyle w:val="Caption"/>
        <w:jc w:val="center"/>
      </w:pPr>
      <w:r>
        <w:t xml:space="preserve">Figure </w:t>
      </w:r>
      <w:r w:rsidR="006A6956">
        <w:fldChar w:fldCharType="begin"/>
      </w:r>
      <w:r w:rsidR="006A6956">
        <w:instrText xml:space="preserve"> SEQ Figure \* ARABIC </w:instrText>
      </w:r>
      <w:r w:rsidR="006A6956">
        <w:fldChar w:fldCharType="separate"/>
      </w:r>
      <w:r w:rsidR="00F05D2C">
        <w:rPr>
          <w:noProof/>
        </w:rPr>
        <w:t>2</w:t>
      </w:r>
      <w:r w:rsidR="006A6956">
        <w:rPr>
          <w:noProof/>
        </w:rPr>
        <w:fldChar w:fldCharType="end"/>
      </w:r>
      <w:r>
        <w:t xml:space="preserve"> - Workflow for Testrek</w:t>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0C64872B" w:rsidR="00E310EB" w:rsidRDefault="00062C29" w:rsidP="007A0549">
      <w:pPr>
        <w:pStyle w:val="1Para"/>
        <w:ind w:left="720"/>
        <w:rPr>
          <w:lang w:val="en-US"/>
        </w:rPr>
      </w:pPr>
      <w:r>
        <w:rPr>
          <w:lang w:val="en-US"/>
        </w:rPr>
        <w:t xml:space="preserve">As this solution will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17A87929"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w:t>
      </w:r>
      <w:r w:rsidR="006C6F26">
        <w:rPr>
          <w:lang w:val="en-US"/>
        </w:rPr>
        <w:fldChar w:fldCharType="begin"/>
      </w:r>
      <w:r w:rsidR="004C0820">
        <w:rPr>
          <w:lang w:val="en-US"/>
        </w:rPr>
        <w:instrText xml:space="preserve"> ADDIN ZOTERO_ITEM CSL_CITATION {"citationID":"a2buln9fp5e","properties":{"formattedCitation":"[11]","plainCitation":"[11]"},"citationItems":[{"id":69,"uris":["http://zotero.org/users/4109258/items/MRI7VGSK"],"uri":["http://zotero.org/users/4109258/items/MRI7VGSK"],"itemData":{"id":69,"type":"webpage","title":"Flask - Full Stack Python","URL":"https://www.fullstackpython.com/flask.html","accessed":{"date-parts":[["2017",6,17]]}}}],"schema":"https://github.com/citation-style-language/schema/raw/master/csl-citation.json"} </w:instrText>
      </w:r>
      <w:r w:rsidR="006C6F26">
        <w:rPr>
          <w:lang w:val="en-US"/>
        </w:rPr>
        <w:fldChar w:fldCharType="separate"/>
      </w:r>
      <w:r w:rsidR="004C0820" w:rsidRPr="004C0820">
        <w:rPr>
          <w:rFonts w:cs="Times New Roman"/>
        </w:rPr>
        <w:t>[11]</w:t>
      </w:r>
      <w:r w:rsidR="006C6F26">
        <w:rPr>
          <w:lang w:val="en-US"/>
        </w:rPr>
        <w:fldChar w:fldCharType="end"/>
      </w:r>
      <w:r w:rsidR="00E57D54">
        <w:rPr>
          <w:lang w:val="en-US"/>
        </w:rPr>
        <w:t>, Django</w:t>
      </w:r>
      <w:r w:rsidR="006C6F26">
        <w:rPr>
          <w:lang w:val="en-US"/>
        </w:rPr>
        <w:fldChar w:fldCharType="begin"/>
      </w:r>
      <w:r w:rsidR="004C0820">
        <w:rPr>
          <w:lang w:val="en-US"/>
        </w:rPr>
        <w:instrText xml:space="preserve"> ADDIN ZOTERO_ITEM CSL_CITATION {"citationID":"a10h321mqfj","properties":{"formattedCitation":"[12]","plainCitation":"[12]"},"citationItems":[{"id":71,"uris":["http://zotero.org/users/4109258/items/JCJ2XTSA"],"uri":["http://zotero.org/users/4109258/items/JCJ2XTSA"],"itemData":{"id":71,"type":"webpage","title":"The Web framework for perfectionists with deadlines | Django","URL":"https://www.djangoproject.com/","accessed":{"date-parts":[["2017",6,17]]}}}],"schema":"https://github.com/citation-style-language/schema/raw/master/csl-citation.json"} </w:instrText>
      </w:r>
      <w:r w:rsidR="006C6F26">
        <w:rPr>
          <w:lang w:val="en-US"/>
        </w:rPr>
        <w:fldChar w:fldCharType="separate"/>
      </w:r>
      <w:r w:rsidR="004C0820" w:rsidRPr="004C0820">
        <w:rPr>
          <w:rFonts w:cs="Times New Roman"/>
        </w:rPr>
        <w:t>[12]</w:t>
      </w:r>
      <w:r w:rsidR="006C6F26">
        <w:rPr>
          <w:lang w:val="en-US"/>
        </w:rPr>
        <w:fldChar w:fldCharType="end"/>
      </w:r>
      <w:r w:rsidR="00E57D54">
        <w:rPr>
          <w:lang w:val="en-US"/>
        </w:rPr>
        <w:t xml:space="preserve">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1D226403" w14:textId="77777777" w:rsidR="00523E58" w:rsidRDefault="00AA27DC" w:rsidP="00523E58">
      <w:pPr>
        <w:pStyle w:val="1Para"/>
        <w:keepNext/>
        <w:ind w:firstLine="0"/>
        <w:jc w:val="center"/>
      </w:pPr>
      <w:r>
        <w:rPr>
          <w:noProof/>
          <w:lang w:val="en-GB" w:eastAsia="en-GB"/>
        </w:rPr>
        <w:drawing>
          <wp:inline distT="0" distB="0" distL="0" distR="0" wp14:anchorId="29D05094" wp14:editId="645878BD">
            <wp:extent cx="6929606" cy="3982367"/>
            <wp:effectExtent l="6667" t="0" r="0" b="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6989582" cy="4016834"/>
                    </a:xfrm>
                    <a:prstGeom prst="rect">
                      <a:avLst/>
                    </a:prstGeom>
                    <a:noFill/>
                    <a:ln>
                      <a:noFill/>
                    </a:ln>
                  </pic:spPr>
                </pic:pic>
              </a:graphicData>
            </a:graphic>
          </wp:inline>
        </w:drawing>
      </w:r>
    </w:p>
    <w:p w14:paraId="2B2203E4" w14:textId="58907877" w:rsidR="003B5653" w:rsidRPr="003B5653" w:rsidRDefault="00523E58" w:rsidP="00523E58">
      <w:pPr>
        <w:pStyle w:val="Caption"/>
        <w:jc w:val="center"/>
      </w:pPr>
      <w:r>
        <w:t xml:space="preserve">Figure </w:t>
      </w:r>
      <w:r w:rsidR="006A6956">
        <w:fldChar w:fldCharType="begin"/>
      </w:r>
      <w:r w:rsidR="006A6956">
        <w:instrText xml:space="preserve"> SEQ Figure \* ARABIC </w:instrText>
      </w:r>
      <w:r w:rsidR="006A6956">
        <w:fldChar w:fldCharType="separate"/>
      </w:r>
      <w:r w:rsidR="00F05D2C">
        <w:rPr>
          <w:noProof/>
        </w:rPr>
        <w:t>3</w:t>
      </w:r>
      <w:r w:rsidR="006A6956">
        <w:rPr>
          <w:noProof/>
        </w:rPr>
        <w:fldChar w:fldCharType="end"/>
      </w:r>
      <w:r>
        <w:t xml:space="preserve"> - Workflow for a web application</w:t>
      </w:r>
    </w:p>
    <w:p w14:paraId="5C67D77A" w14:textId="7BDCE758" w:rsidR="003B5653" w:rsidRPr="003B5653" w:rsidRDefault="00F05875" w:rsidP="003B5653">
      <w:pPr>
        <w:pStyle w:val="Heading1"/>
      </w:pPr>
      <w:bookmarkStart w:id="12" w:name="_Toc485472214"/>
      <w:r>
        <w:lastRenderedPageBreak/>
        <w:t>Technologies and Methodologies</w:t>
      </w:r>
      <w:bookmarkEnd w:id="12"/>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5BC53A5B" w14:textId="7B7FE362" w:rsidR="009F6DA9" w:rsidRDefault="00F11A24" w:rsidP="006C6F26">
      <w:pPr>
        <w:pStyle w:val="Heading2"/>
      </w:pPr>
      <w:bookmarkStart w:id="13" w:name="_Toc485472215"/>
      <w:r>
        <w:t>Development Environment</w:t>
      </w:r>
      <w:bookmarkEnd w:id="13"/>
    </w:p>
    <w:p w14:paraId="3140687C" w14:textId="01222F93" w:rsidR="009F6DA9" w:rsidRDefault="003B28C0" w:rsidP="00AC07AF">
      <w:pPr>
        <w:pStyle w:val="1Para"/>
        <w:ind w:left="720"/>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w:t>
      </w:r>
      <w:r w:rsidRPr="006C6F26">
        <w:rPr>
          <w:i/>
        </w:rPr>
        <w:t xml:space="preserve">PyCharm </w:t>
      </w:r>
      <w:r w:rsidR="00D425EA" w:rsidRPr="006C6F26">
        <w:rPr>
          <w:i/>
        </w:rPr>
        <w:t>Edu 3.5</w:t>
      </w:r>
      <w:r w:rsidR="006C6F26">
        <w:rPr>
          <w:i/>
        </w:rPr>
        <w:fldChar w:fldCharType="begin"/>
      </w:r>
      <w:r w:rsidR="004C0820">
        <w:rPr>
          <w:i/>
        </w:rPr>
        <w:instrText xml:space="preserve"> ADDIN ZOTERO_ITEM CSL_CITATION {"citationID":"a1jk1fsvhl","properties":{"formattedCitation":"[13]","plainCitation":"[13]"},"citationItems":[{"id":18,"uris":["http://zotero.org/users/4109258/items/CX5FHHHD"],"uri":["http://zotero.org/users/4109258/items/CX5FHHHD"],"itemData":{"id":18,"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rsidR="006C6F26">
        <w:rPr>
          <w:i/>
        </w:rPr>
        <w:fldChar w:fldCharType="separate"/>
      </w:r>
      <w:r w:rsidR="004C0820" w:rsidRPr="004C0820">
        <w:rPr>
          <w:rFonts w:cs="Times New Roman"/>
        </w:rPr>
        <w:t>[13]</w:t>
      </w:r>
      <w:r w:rsidR="006C6F26">
        <w:rPr>
          <w:i/>
        </w:rPr>
        <w:fldChar w:fldCharType="end"/>
      </w:r>
      <w:r w:rsidR="00D425EA">
        <w:t xml:space="preserve"> </w:t>
      </w:r>
      <w:r w:rsidR="00861AC4">
        <w:t>provided by JetBrains s.r.o.</w:t>
      </w:r>
      <w:r w:rsidR="00D425EA">
        <w:t>.</w:t>
      </w:r>
    </w:p>
    <w:p w14:paraId="152ACB0C" w14:textId="6F3824FE" w:rsidR="00D425EA" w:rsidRDefault="00D425EA" w:rsidP="009F6DA9">
      <w:pPr>
        <w:pStyle w:val="1Para"/>
        <w:ind w:left="720"/>
      </w:pPr>
      <w:r>
        <w:t xml:space="preserve">This </w:t>
      </w:r>
      <w:r w:rsidR="00F1365C">
        <w:t xml:space="preserve">IDE </w:t>
      </w:r>
      <w:r w:rsidR="008B3F84">
        <w:t xml:space="preserve">was </w:t>
      </w:r>
      <w:r w:rsidR="00AC07AF">
        <w:t>chosen</w:t>
      </w:r>
      <w:r w:rsidR="008B3F84">
        <w:t xml:space="preserve">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drawing>
          <wp:inline distT="0" distB="0" distL="0" distR="0" wp14:anchorId="44E387F5" wp14:editId="5C0D643B">
            <wp:extent cx="4448175" cy="25778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4">
                      <a:extLst>
                        <a:ext uri="{28A0092B-C50C-407E-A947-70E740481C1C}">
                          <a14:useLocalDpi xmlns:a14="http://schemas.microsoft.com/office/drawing/2010/main" val="0"/>
                        </a:ext>
                      </a:extLst>
                    </a:blip>
                    <a:stretch>
                      <a:fillRect/>
                    </a:stretch>
                  </pic:blipFill>
                  <pic:spPr>
                    <a:xfrm>
                      <a:off x="0" y="0"/>
                      <a:ext cx="4464599" cy="2587321"/>
                    </a:xfrm>
                    <a:prstGeom prst="rect">
                      <a:avLst/>
                    </a:prstGeom>
                  </pic:spPr>
                </pic:pic>
              </a:graphicData>
            </a:graphic>
          </wp:inline>
        </w:drawing>
      </w:r>
    </w:p>
    <w:p w14:paraId="1B365D1D" w14:textId="432D5D87" w:rsidR="00162373" w:rsidRDefault="00162373" w:rsidP="00D66A9A">
      <w:pPr>
        <w:pStyle w:val="Caption"/>
        <w:jc w:val="center"/>
      </w:pPr>
      <w:r>
        <w:t xml:space="preserve">Figure </w:t>
      </w:r>
      <w:r w:rsidR="00AC07AF">
        <w:t>4</w:t>
      </w:r>
      <w:r>
        <w:t xml:space="preserve"> </w:t>
      </w:r>
      <w:r w:rsidR="00523E58">
        <w:t xml:space="preserve">- </w:t>
      </w:r>
      <w:r>
        <w:t xml:space="preserve">PyCharm </w:t>
      </w:r>
      <w:r w:rsidR="00523E58">
        <w:t xml:space="preserve">Sample </w:t>
      </w:r>
      <w:r>
        <w:t>Workspace</w:t>
      </w:r>
      <w:r w:rsidR="00A909AA">
        <w:t xml:space="preserve"> (adopted from PyCharm)</w:t>
      </w:r>
    </w:p>
    <w:p w14:paraId="648D2088" w14:textId="1543261E" w:rsidR="00321647" w:rsidRDefault="00321647" w:rsidP="00321647">
      <w:pPr>
        <w:pStyle w:val="Heading2"/>
      </w:pPr>
      <w:bookmarkStart w:id="14" w:name="_Toc485472216"/>
      <w:r>
        <w:lastRenderedPageBreak/>
        <w:t>Programming Technologies</w:t>
      </w:r>
      <w:bookmarkEnd w:id="14"/>
    </w:p>
    <w:p w14:paraId="357183B7" w14:textId="762724E4" w:rsidR="00BE626A" w:rsidRDefault="00321647" w:rsidP="007A0549">
      <w:pPr>
        <w:pStyle w:val="1Para"/>
        <w:ind w:left="720"/>
      </w:pPr>
      <w:r>
        <w:t xml:space="preserve">The software solution </w:t>
      </w:r>
      <w:r w:rsidRPr="00321647">
        <w:rPr>
          <w:i/>
        </w:rPr>
        <w:t>Testrek</w:t>
      </w:r>
      <w:r>
        <w:t xml:space="preserve"> is purely written in</w:t>
      </w:r>
      <w:r w:rsidR="005D23B1">
        <w:t xml:space="preserve"> the programming language called</w:t>
      </w:r>
      <w:r>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language that has an interactive shell, strong introspection, cross platform capabilities and a variant for specific use like CPython, JPython, IronPythnon etc.</w:t>
      </w:r>
      <w:r w:rsidR="006C6F26">
        <w:fldChar w:fldCharType="begin"/>
      </w:r>
      <w:r w:rsidR="004C0820">
        <w:instrText xml:space="preserve"> ADDIN ZOTERO_ITEM CSL_CITATION {"citationID":"avb3reahfm","properties":{"formattedCitation":"[14]","plainCitation":"[14]"},"citationItems":[{"id":43,"uris":["http://zotero.org/users/4109258/items/XZXU3GSR"],"uri":["http://zotero.org/users/4109258/items/XZXU3GSR"],"itemData":{"id":43,"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rsidR="006C6F26">
        <w:fldChar w:fldCharType="separate"/>
      </w:r>
      <w:r w:rsidR="004C0820" w:rsidRPr="004C0820">
        <w:rPr>
          <w:rFonts w:cs="Times New Roman"/>
        </w:rPr>
        <w:t>[14]</w:t>
      </w:r>
      <w:r w:rsidR="006C6F26">
        <w:fldChar w:fldCharType="end"/>
      </w:r>
    </w:p>
    <w:p w14:paraId="4082D585" w14:textId="4661491D" w:rsidR="00451B6C" w:rsidRDefault="002162A1" w:rsidP="00CD2669">
      <w:pPr>
        <w:pStyle w:val="1Para"/>
        <w:ind w:left="720" w:firstLine="0"/>
      </w:pPr>
      <w:r>
        <w:tab/>
      </w:r>
      <w:r w:rsidR="00BD4FE4">
        <w:t>The versions of Python us</w:t>
      </w:r>
      <w:r w:rsidR="006C6F26">
        <w:t xml:space="preserve">ed for building and testing the software solution </w:t>
      </w:r>
      <w:r w:rsidR="00BD4FE4">
        <w:t xml:space="preserve">for this thesis are Python </w:t>
      </w:r>
      <w:r w:rsidR="00BD4FE4" w:rsidRPr="00BD4FE4">
        <w:t>2.7.10</w:t>
      </w:r>
      <w:r w:rsidR="00BD4FE4">
        <w:t xml:space="preserve"> and Python 3.5.2.</w:t>
      </w:r>
    </w:p>
    <w:p w14:paraId="1D3EC9CF" w14:textId="77777777" w:rsidR="00CD2669" w:rsidRDefault="00CD2669" w:rsidP="00CD2669">
      <w:pPr>
        <w:pStyle w:val="1Para"/>
        <w:ind w:left="720" w:firstLine="0"/>
      </w:pPr>
    </w:p>
    <w:p w14:paraId="76EF8FE0" w14:textId="77777777" w:rsidR="007146EB" w:rsidRDefault="00965C1C" w:rsidP="007A0549">
      <w:pPr>
        <w:pStyle w:val="Heading5"/>
      </w:pPr>
      <w:r w:rsidRPr="00451B6C">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CD2669">
      <w:pPr>
        <w:pStyle w:val="Heading5"/>
        <w:numPr>
          <w:ilvl w:val="0"/>
          <w:numId w:val="0"/>
        </w:numPr>
        <w:ind w:left="720"/>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1474FB07" w14:textId="77777777" w:rsidR="00FD6A88" w:rsidRDefault="00FD6A88" w:rsidP="007A0549">
      <w:pPr>
        <w:pStyle w:val="Heading5"/>
      </w:pPr>
    </w:p>
    <w:p w14:paraId="70CD2781" w14:textId="42AA25B2" w:rsidR="007146EB" w:rsidRDefault="00BD4F03" w:rsidP="007A0549">
      <w:pPr>
        <w:pStyle w:val="Heading5"/>
      </w:pPr>
      <w:r>
        <w:t>Data Types</w:t>
      </w:r>
    </w:p>
    <w:p w14:paraId="1DC73565" w14:textId="21E804A8"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6C6F26">
        <w:rPr>
          <w:lang w:val="en-US"/>
        </w:rPr>
        <w:fldChar w:fldCharType="begin"/>
      </w:r>
      <w:r w:rsidR="004C0820">
        <w:rPr>
          <w:lang w:val="en-US"/>
        </w:rPr>
        <w:instrText xml:space="preserve"> ADDIN ZOTERO_ITEM CSL_CITATION {"citationID":"a1dbpohlf1a","properties":{"formattedCitation":"[15]","plainCitation":"[15]"},"citationItems":[{"id":17,"uris":["http://zotero.org/users/4109258/items/BT4DZBE8"],"uri":["http://zotero.org/users/4109258/items/BT4DZBE8"],"itemData":{"id":1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rsidR="006C6F26">
        <w:rPr>
          <w:lang w:val="en-US"/>
        </w:rPr>
        <w:fldChar w:fldCharType="separate"/>
      </w:r>
      <w:r w:rsidR="004C0820" w:rsidRPr="004C0820">
        <w:rPr>
          <w:rFonts w:cs="Times New Roman"/>
        </w:rPr>
        <w:t>[15]</w:t>
      </w:r>
      <w:r w:rsidR="006C6F26">
        <w:rPr>
          <w:lang w:val="en-US"/>
        </w:rPr>
        <w:fldChar w:fldCharType="end"/>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pPr>
      <w:r>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2D527E4B" w:rsidR="000A6556" w:rsidRDefault="00F1078A" w:rsidP="007A0549">
      <w:pPr>
        <w:pStyle w:val="Heading5"/>
      </w:pPr>
      <w:r>
        <w:t xml:space="preserve">Classes and </w:t>
      </w:r>
      <w:r w:rsidR="000A6556">
        <w:t>Functions</w:t>
      </w:r>
    </w:p>
    <w:p w14:paraId="0CFD9486" w14:textId="50C3DF2F"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language</w:t>
      </w:r>
      <w:r w:rsidR="00241FC0">
        <w:fldChar w:fldCharType="begin"/>
      </w:r>
      <w:r w:rsidR="00241FC0">
        <w:instrText xml:space="preserve"> ADDIN ZOTERO_ITEM CSL_CITATION {"citationID":"a1hft6icma","properties":{"formattedCitation":"[16]","plainCitation":"[16]"},"citationItems":[{"id":41,"uris":["http://zotero.org/users/4109258/items/WK2NQUZ2"],"uri":["http://zotero.org/users/4109258/items/WK2NQUZ2"],"itemData":{"id":41,"type":"webpage","title":"Learn Python the Hard Way","URL":"https://learnpythonthehardway.org/book/ex40.html","accessed":{"date-parts":[["2017",5,29]]}}}],"schema":"https://github.com/citation-style-language/schema/raw/master/csl-citation.json"} </w:instrText>
      </w:r>
      <w:r w:rsidR="00241FC0">
        <w:fldChar w:fldCharType="separate"/>
      </w:r>
      <w:r w:rsidR="00241FC0" w:rsidRPr="004C0820">
        <w:rPr>
          <w:rFonts w:cs="Times New Roman"/>
        </w:rPr>
        <w:t>[16]</w:t>
      </w:r>
      <w:r w:rsidR="00241FC0">
        <w:fldChar w:fldCharType="end"/>
      </w:r>
      <w:r w:rsidR="00DD335F">
        <w:rPr>
          <w:lang w:val="en-US"/>
        </w:rPr>
        <w:t xml:space="preserv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39979E75" w14:textId="655A7029" w:rsidR="00C229F9" w:rsidRDefault="00C229F9" w:rsidP="00B26E55">
      <w:pPr>
        <w:spacing w:after="160" w:line="259" w:lineRule="auto"/>
        <w:rPr>
          <w:rFonts w:ascii="Times New Roman" w:hAnsi="Times New Roman"/>
          <w:sz w:val="28"/>
        </w:rPr>
      </w:pPr>
    </w:p>
    <w:p w14:paraId="598DC49D" w14:textId="77777777" w:rsidR="007344A8" w:rsidRPr="00B26E55" w:rsidRDefault="007344A8" w:rsidP="00B26E55">
      <w:pPr>
        <w:spacing w:after="160" w:line="259" w:lineRule="auto"/>
        <w:rPr>
          <w:sz w:val="28"/>
        </w:rPr>
      </w:pPr>
    </w:p>
    <w:p w14:paraId="2C312CB9" w14:textId="13989F78" w:rsidR="00494FED" w:rsidRDefault="005C784B" w:rsidP="002C7F35">
      <w:pPr>
        <w:pStyle w:val="Heading3"/>
        <w:numPr>
          <w:ilvl w:val="2"/>
          <w:numId w:val="17"/>
        </w:numPr>
      </w:pPr>
      <w:bookmarkStart w:id="15" w:name="_Toc485472217"/>
      <w:r>
        <w:t>Why Python?</w:t>
      </w:r>
      <w:bookmarkEnd w:id="15"/>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6" w:name="_Toc485472218"/>
      <w:r>
        <w:t xml:space="preserve">External </w:t>
      </w:r>
      <w:r w:rsidR="00C229F9">
        <w:t>Python l</w:t>
      </w:r>
      <w:r w:rsidR="00746B48">
        <w:t>ibraries</w:t>
      </w:r>
      <w:bookmarkEnd w:id="16"/>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essentially a collection of dynamically written classes with 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7B72ED8E"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r w:rsidR="00E209E6">
        <w:t>PyPI</w:t>
      </w:r>
      <w:r w:rsidR="006C6F26">
        <w:fldChar w:fldCharType="begin"/>
      </w:r>
      <w:r w:rsidR="004C0820">
        <w:instrText xml:space="preserve"> ADDIN ZOTERO_ITEM CSL_CITATION {"citationID":"a2a070q3slf","properties":{"formattedCitation":"[17]","plainCitation":"[17]"},"citationItems":[{"id":16,"uris":["http://zotero.org/users/4109258/items/BMXUMFKR"],"uri":["http://zotero.org/users/4109258/items/BMXUMFKR"],"itemData":{"id":16,"type":"webpage","title":"PyPI - the Python Package Index : Python Package Index","URL":"https://pypi.python.org/pypi","accessed":{"date-parts":[["2017",5,29]]}}}],"schema":"https://github.com/citation-style-language/schema/raw/master/csl-citation.json"} </w:instrText>
      </w:r>
      <w:r w:rsidR="006C6F26">
        <w:fldChar w:fldCharType="separate"/>
      </w:r>
      <w:r w:rsidR="004C0820" w:rsidRPr="004C0820">
        <w:rPr>
          <w:rFonts w:cs="Times New Roman"/>
        </w:rPr>
        <w:t>[17]</w:t>
      </w:r>
      <w:r w:rsidR="006C6F26">
        <w:fldChar w:fldCharType="end"/>
      </w:r>
      <w:r w:rsidR="00E209E6">
        <w:t>.</w:t>
      </w:r>
    </w:p>
    <w:p w14:paraId="7D86C8B1" w14:textId="3553ADAE" w:rsidR="00E01F9B" w:rsidRDefault="00437EE0" w:rsidP="007A0549">
      <w:pPr>
        <w:pStyle w:val="1Para"/>
        <w:ind w:left="720"/>
      </w:pPr>
      <w:r>
        <w:lastRenderedPageBreak/>
        <w:t xml:space="preserve">Apart from the several packages that come by default with Python, a few other were also used while </w:t>
      </w:r>
      <w:r w:rsidR="003C39B3">
        <w:t xml:space="preserve">developing </w:t>
      </w:r>
      <w:r w:rsidR="003C39B3" w:rsidRPr="00FD6A88">
        <w:rPr>
          <w:i/>
          <w:szCs w:val="28"/>
        </w:rPr>
        <w:t>Testrek</w:t>
      </w:r>
      <w:r w:rsidR="00D85AD4">
        <w:t>. I brief introduction to each one of them is mentioned in this section.</w:t>
      </w:r>
    </w:p>
    <w:p w14:paraId="1935859E" w14:textId="0F0A89EA" w:rsidR="00D85AD4" w:rsidRDefault="00D85AD4" w:rsidP="007A0549">
      <w:pPr>
        <w:pStyle w:val="Heading5"/>
      </w:pPr>
      <w:r>
        <w:t>Requests (v. 2.14.2)</w:t>
      </w:r>
    </w:p>
    <w:p w14:paraId="1F4002EC" w14:textId="5C3CA7EF"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A43E6F">
        <w:rPr>
          <w:lang w:val="en-US"/>
        </w:rPr>
        <w:fldChar w:fldCharType="begin"/>
      </w:r>
      <w:r w:rsidR="004C0820">
        <w:rPr>
          <w:lang w:val="en-US"/>
        </w:rPr>
        <w:instrText xml:space="preserve"> ADDIN ZOTERO_ITEM CSL_CITATION {"citationID":"aek4oqo9k","properties":{"formattedCitation":"[18]","plainCitation":"[18]"},"citationItems":[{"id":24,"uris":["http://zotero.org/users/4109258/items/EFHE2GWB"],"uri":["http://zotero.org/users/4109258/items/EFHE2GWB"],"itemData":{"id":24,"type":"webpage","title":"Requests: HTTP for Humans — Requests 2.17.3 documentation","URL":"http://docs.python-requests.org/en/master/","accessed":{"date-parts":[["2017",5,30]]}}}],"schema":"https://github.com/citation-style-language/schema/raw/master/csl-citation.json"} </w:instrText>
      </w:r>
      <w:r w:rsidR="00A43E6F">
        <w:rPr>
          <w:lang w:val="en-US"/>
        </w:rPr>
        <w:fldChar w:fldCharType="separate"/>
      </w:r>
      <w:r w:rsidR="004C0820" w:rsidRPr="004C0820">
        <w:rPr>
          <w:rFonts w:cs="Times New Roman"/>
        </w:rPr>
        <w:t>[18]</w:t>
      </w:r>
      <w:r w:rsidR="00A43E6F">
        <w:rPr>
          <w:lang w:val="en-US"/>
        </w:rPr>
        <w:fldChar w:fldCharType="end"/>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pPr>
      <w:r>
        <w:t>Easygui (v. 0.98.1)</w:t>
      </w:r>
    </w:p>
    <w:p w14:paraId="688AA192" w14:textId="1949623F" w:rsidR="00A126BE" w:rsidRDefault="00A126BE" w:rsidP="007A0549">
      <w:pPr>
        <w:pStyle w:val="1Para"/>
        <w:ind w:left="720"/>
        <w:rPr>
          <w:lang w:val="en-US"/>
        </w:rPr>
      </w:pPr>
      <w:r>
        <w:rPr>
          <w:lang w:val="en-US"/>
        </w:rPr>
        <w:t>EasyGUI is a simple yet robust GUI written in Python. It is not event driven</w:t>
      </w:r>
      <w:r w:rsidR="00B26E55">
        <w:rPr>
          <w:lang w:val="en-US"/>
        </w:rPr>
        <w:t>,</w:t>
      </w:r>
      <w:r>
        <w:rPr>
          <w:lang w:val="en-US"/>
        </w:rPr>
        <w:t xml:space="preserve"> instead all the GUI interactions are invoked by simple function calls.</w:t>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r w:rsidR="00B26E55" w:rsidRPr="00B26E55">
        <w:rPr>
          <w:lang w:val="en-US"/>
        </w:rPr>
        <w:t>tkinter, frame</w:t>
      </w:r>
      <w:r w:rsidR="00B26E55">
        <w:rPr>
          <w:lang w:val="en-US"/>
        </w:rPr>
        <w:t>s, widgets, callbacks or lambda, which are core to it. It runs smoothly on Python 2 and 3 and does not have any dependencies.</w:t>
      </w:r>
    </w:p>
    <w:p w14:paraId="67416B31" w14:textId="558735FD" w:rsidR="00B26E55" w:rsidRDefault="00494BAF" w:rsidP="007A0549">
      <w:pPr>
        <w:pStyle w:val="Heading5"/>
      </w:pPr>
      <w:r>
        <w:t>F</w:t>
      </w:r>
      <w:r w:rsidR="00B26E55" w:rsidRPr="00B26E55">
        <w:t xml:space="preserve">uzzywuzzy </w:t>
      </w:r>
      <w:r w:rsidR="00B26E55">
        <w:t xml:space="preserve">(v. </w:t>
      </w:r>
      <w:r w:rsidR="00B26E55" w:rsidRPr="00B26E55">
        <w:t>0.15.0</w:t>
      </w:r>
      <w:r w:rsidR="00B26E55">
        <w:t>)</w:t>
      </w:r>
      <w:r w:rsidR="00241FC0">
        <w:t xml:space="preserve"> </w:t>
      </w:r>
    </w:p>
    <w:p w14:paraId="6DC9916E" w14:textId="30829709" w:rsidR="00EF56A4" w:rsidRDefault="00B26E55" w:rsidP="00853ACE">
      <w:pPr>
        <w:pStyle w:val="1Para"/>
        <w:ind w:left="720"/>
        <w:rPr>
          <w:lang w:val="en-US"/>
        </w:rPr>
      </w:pPr>
      <w:r>
        <w:rPr>
          <w:lang w:val="en-US"/>
        </w:rPr>
        <w:t xml:space="preserve">Fuzzywuzzy is </w:t>
      </w:r>
      <w:r w:rsidR="00415E03">
        <w:rPr>
          <w:lang w:val="en-US"/>
        </w:rPr>
        <w:t xml:space="preserve">a package used for the string comparison. </w:t>
      </w:r>
      <w:r w:rsidR="00415E03" w:rsidRPr="00415E03">
        <w:rPr>
          <w:lang w:val="en-US"/>
        </w:rPr>
        <w:t xml:space="preserve">It uses Levenshtein Distanc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difflib library that comes bundled with Python and uses the package </w:t>
      </w:r>
      <w:r w:rsidR="00494BAF" w:rsidRPr="00494BAF">
        <w:rPr>
          <w:lang w:val="en-US"/>
        </w:rPr>
        <w:t>python-Levenshtein</w:t>
      </w:r>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Levenshtein</w:t>
      </w:r>
      <w:r w:rsidR="00494BAF">
        <w:rPr>
          <w:lang w:val="en-US"/>
        </w:rPr>
        <w:t xml:space="preserve"> </w:t>
      </w:r>
      <w:r w:rsidR="00063268">
        <w:rPr>
          <w:lang w:val="en-US"/>
        </w:rPr>
        <w:t>package</w:t>
      </w:r>
      <w:r w:rsidR="00494BAF">
        <w:rPr>
          <w:lang w:val="en-US"/>
        </w:rPr>
        <w:t xml:space="preserve"> is </w:t>
      </w:r>
      <w:r w:rsidR="00494BAF">
        <w:rPr>
          <w:lang w:val="en-US"/>
        </w:rPr>
        <w:lastRenderedPageBreak/>
        <w:t>used along with fuzzywuzzy in order to get results as quickly as possible</w:t>
      </w:r>
      <w:r w:rsidR="00241FC0">
        <w:fldChar w:fldCharType="begin"/>
      </w:r>
      <w:r w:rsidR="00241FC0">
        <w:instrText xml:space="preserve"> ADDIN ZOTERO_ITEM CSL_CITATION {"citationID":"a77pobhpvs","properties":{"formattedCitation":"[19]","plainCitation":"[19]"},"citationItems":[{"id":22,"uris":["http://zotero.org/users/4109258/items/D7MPMKQV"],"uri":["http://zotero.org/users/4109258/items/D7MPMKQV"],"itemData":{"id":22,"type":"book","title":"fuzzywuzzy: Fuzzy String Matching in Python","publisher":"SeatGeek","genre":"Python","source":"GitHub","URL":"https://github.com/seatgeek/fuzzywuzzy","note":"original-date: 2011-07-08T19:32:34Z","shortTitle":"fuzzywuzzy","issued":{"date-parts":[["2017",6,8]]}}}],"schema":"https://github.com/citation-style-language/schema/raw/master/csl-citation.json"} </w:instrText>
      </w:r>
      <w:r w:rsidR="00241FC0">
        <w:fldChar w:fldCharType="separate"/>
      </w:r>
      <w:r w:rsidR="00241FC0" w:rsidRPr="004C0820">
        <w:rPr>
          <w:rFonts w:cs="Times New Roman"/>
        </w:rPr>
        <w:t>[19]</w:t>
      </w:r>
      <w:r w:rsidR="00241FC0">
        <w:fldChar w:fldCharType="end"/>
      </w:r>
      <w:r w:rsidR="00494BAF">
        <w:rPr>
          <w:lang w:val="en-US"/>
        </w:rPr>
        <w:t>.</w:t>
      </w:r>
    </w:p>
    <w:p w14:paraId="382B4BE2" w14:textId="77BBDC60" w:rsidR="00494BAF" w:rsidRDefault="00494BAF" w:rsidP="007A0549">
      <w:pPr>
        <w:pStyle w:val="Heading5"/>
      </w:pPr>
      <w:r>
        <w:t>T</w:t>
      </w:r>
      <w:r w:rsidRPr="00494BAF">
        <w:t xml:space="preserve">qdm </w:t>
      </w:r>
      <w:r>
        <w:t xml:space="preserve">(v. </w:t>
      </w:r>
      <w:r w:rsidRPr="00494BAF">
        <w:t>4.14.0</w:t>
      </w:r>
      <w:r>
        <w:t>)</w:t>
      </w:r>
      <w:r w:rsidR="00241FC0">
        <w:t xml:space="preserve"> </w:t>
      </w:r>
    </w:p>
    <w:p w14:paraId="4B5238C1" w14:textId="7D023A8B" w:rsidR="00494BAF" w:rsidRDefault="00494BAF" w:rsidP="007A0549">
      <w:pPr>
        <w:pStyle w:val="1Para"/>
        <w:ind w:left="720"/>
        <w:rPr>
          <w:lang w:val="en-US"/>
        </w:rPr>
      </w:pPr>
      <w:r>
        <w:rPr>
          <w:lang w:val="en-US"/>
        </w:rPr>
        <w:t xml:space="preserve">Tqdm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r w:rsidR="00241FC0">
        <w:fldChar w:fldCharType="begin"/>
      </w:r>
      <w:r w:rsidR="00241FC0">
        <w:instrText xml:space="preserve"> ADDIN ZOTERO_ITEM CSL_CITATION {"citationID":"a26a1asf103","properties":{"formattedCitation":"[20]","plainCitation":"[20]"},"citationItems":[{"id":12,"uris":["http://zotero.org/users/4109258/items/9VN3RXUB"],"uri":["http://zotero.org/users/4109258/items/9VN3RXUB"],"itemData":{"id":12,"type":"book","title":"tqdm: Fast, Extensible Progress Meter","version":"4.14.0","genre":"Python","source":"PyPI","medium":"any","URL":"https://github.com/tqdm/tqdm","shortTitle":"tqdm","author":[{"family":"developers","given":"tqdm"}]}}],"schema":"https://github.com/citation-style-language/schema/raw/master/csl-citation.json"} </w:instrText>
      </w:r>
      <w:r w:rsidR="00241FC0">
        <w:fldChar w:fldCharType="separate"/>
      </w:r>
      <w:r w:rsidR="00241FC0" w:rsidRPr="004C0820">
        <w:rPr>
          <w:rFonts w:cs="Times New Roman"/>
        </w:rPr>
        <w:t>[20]</w:t>
      </w:r>
      <w:r w:rsidR="00241FC0">
        <w:fldChar w:fldCharType="end"/>
      </w:r>
      <w:r w:rsidR="00240D5F">
        <w:rPr>
          <w:lang w:val="en-US"/>
        </w:rPr>
        <w:t>.</w:t>
      </w:r>
    </w:p>
    <w:tbl>
      <w:tblPr>
        <w:tblStyle w:val="TableGrid"/>
        <w:tblW w:w="8343" w:type="dxa"/>
        <w:tblInd w:w="720" w:type="dxa"/>
        <w:tblLook w:val="04A0" w:firstRow="1" w:lastRow="0" w:firstColumn="1" w:lastColumn="0" w:noHBand="0" w:noVBand="1"/>
      </w:tblPr>
      <w:tblGrid>
        <w:gridCol w:w="8343"/>
      </w:tblGrid>
      <w:tr w:rsidR="00240D5F" w14:paraId="1DFFC617" w14:textId="77777777" w:rsidTr="00A37298">
        <w:tc>
          <w:tcPr>
            <w:tcW w:w="8343"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EF56A4">
      <w:pPr>
        <w:pStyle w:val="1Para"/>
        <w:ind w:firstLine="0"/>
        <w:rPr>
          <w:lang w:val="en-US"/>
        </w:rPr>
      </w:pPr>
    </w:p>
    <w:p w14:paraId="7E5316D2" w14:textId="42F42104" w:rsidR="00A35664" w:rsidRDefault="00A35664" w:rsidP="007A0549">
      <w:pPr>
        <w:pStyle w:val="Heading5"/>
      </w:pPr>
      <w:r>
        <w:t>B</w:t>
      </w:r>
      <w:r w:rsidRPr="00A35664">
        <w:t xml:space="preserve">eautifulsoup4 </w:t>
      </w:r>
      <w:r>
        <w:t>(v. 4.6</w:t>
      </w:r>
      <w:r w:rsidRPr="00494BAF">
        <w:t>.0</w:t>
      </w:r>
      <w:r>
        <w:t>)</w:t>
      </w:r>
      <w:r w:rsidR="00241FC0">
        <w:t xml:space="preserve"> </w:t>
      </w:r>
    </w:p>
    <w:p w14:paraId="5DFF1BA0" w14:textId="2AA365BB" w:rsidR="00DC30E8" w:rsidRDefault="00D92EAA" w:rsidP="007A0549">
      <w:pPr>
        <w:pStyle w:val="1Para"/>
        <w:ind w:left="720"/>
        <w:rPr>
          <w:lang w:val="en-US"/>
        </w:rPr>
      </w:pPr>
      <w:r>
        <w:rPr>
          <w:lang w:val="en-US"/>
        </w:rPr>
        <w:t>Beautifulsoup is</w:t>
      </w:r>
      <w:r w:rsidR="00A35664">
        <w:rPr>
          <w:lang w:val="en-US"/>
        </w:rPr>
        <w:t xml:space="preserve"> an extensively used python package for parsing through a web page. Since its emergence in 2004, it has been under constant development and the latest version provides some great features and robust runtime performance. It is built upon am HTML or XML parser, providing extensive features to iterate, search and modify the parsing tree</w:t>
      </w:r>
      <w:r w:rsidR="00241FC0">
        <w:fldChar w:fldCharType="begin"/>
      </w:r>
      <w:r w:rsidR="00241FC0">
        <w:instrText xml:space="preserve"> ADDIN ZOTERO_ITEM CSL_CITATION {"citationID":"a99uhnc9is","properties":{"formattedCitation":"[21]","plainCitation":"[21]"},"citationItems":[{"id":14,"uris":["http://zotero.org/users/4109258/items/BAT6FDMZ"],"uri":["http://zotero.org/users/4109258/items/BAT6FDMZ"],"itemData":{"id":14,"type":"book","title":"beautifulsoup4: Screen-scraping library","version":"4.6.0","genre":"Python","source":"PyPI","URL":"http://www.crummy.com/software/BeautifulSoup/bs4/","shortTitle":"beautifulsoup4","author":[{"family":"Richardson","given":"Leonard"}]}}],"schema":"https://github.com/citation-style-language/schema/raw/master/csl-citation.json"} </w:instrText>
      </w:r>
      <w:r w:rsidR="00241FC0">
        <w:fldChar w:fldCharType="separate"/>
      </w:r>
      <w:r w:rsidR="00241FC0" w:rsidRPr="004C0820">
        <w:rPr>
          <w:rFonts w:cs="Times New Roman"/>
        </w:rPr>
        <w:t>[21]</w:t>
      </w:r>
      <w:r w:rsidR="00241FC0">
        <w:fldChar w:fldCharType="end"/>
      </w:r>
      <w:r w:rsidR="00A35664">
        <w:rPr>
          <w:lang w:val="en-US"/>
        </w:rPr>
        <w:t>.</w:t>
      </w:r>
    </w:p>
    <w:p w14:paraId="00A0611D" w14:textId="5F983882" w:rsidR="00A35664" w:rsidRDefault="00A35664" w:rsidP="007A0549">
      <w:pPr>
        <w:pStyle w:val="1Para"/>
        <w:ind w:left="720"/>
        <w:rPr>
          <w:lang w:val="en-US"/>
        </w:rPr>
      </w:pPr>
      <w:r>
        <w:rPr>
          <w:lang w:val="en-US"/>
        </w:rPr>
        <w:t xml:space="preserve">In </w:t>
      </w:r>
      <w:r>
        <w:rPr>
          <w:b/>
          <w:i/>
          <w:lang w:val="en-US"/>
        </w:rPr>
        <w:t>Testrek</w:t>
      </w:r>
      <w:r>
        <w:rPr>
          <w:lang w:val="en-US"/>
        </w:rPr>
        <w:t xml:space="preserve">, it is mainly used to check for the existence of the files on the web url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7" w:name="_Toc485472219"/>
      <w:r>
        <w:lastRenderedPageBreak/>
        <w:t>Development</w:t>
      </w:r>
      <w:r w:rsidR="003F37A6">
        <w:t xml:space="preserve"> and Testing</w:t>
      </w:r>
      <w:r>
        <w:t xml:space="preserve"> Methodology</w:t>
      </w:r>
      <w:bookmarkEnd w:id="17"/>
    </w:p>
    <w:p w14:paraId="18F1CAAA" w14:textId="52C180B8" w:rsidR="008A7F25" w:rsidRDefault="00216111" w:rsidP="007A0549">
      <w:pPr>
        <w:pStyle w:val="1Para"/>
        <w:ind w:left="720"/>
      </w:pPr>
      <w:r>
        <w:t xml:space="preserve">Most of the development work on </w:t>
      </w:r>
      <w:r>
        <w:rPr>
          <w:b/>
          <w:i/>
        </w:rPr>
        <w:t>Testrek</w:t>
      </w:r>
      <w:r>
        <w:t xml:space="preserve">, was conducted by me and it was necessary to choose the right development techniques. The list of possible development methodologies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A43E6F">
        <w:fldChar w:fldCharType="begin"/>
      </w:r>
      <w:r w:rsidR="004C0820">
        <w:instrText xml:space="preserve"> ADDIN ZOTERO_ITEM CSL_CITATION {"citationID":"a1309kkaqok","properties":{"formattedCitation":"[22]","plainCitation":"[22]"},"citationItems":[{"id":26,"uris":["http://zotero.org/users/4109258/items/EM7WQFHB"],"uri":["http://zotero.org/users/4109258/items/EM7WQFHB"],"itemData":{"id":26,"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rsidR="00A43E6F">
        <w:fldChar w:fldCharType="separate"/>
      </w:r>
      <w:r w:rsidR="004C0820" w:rsidRPr="004C0820">
        <w:rPr>
          <w:rFonts w:cs="Times New Roman"/>
        </w:rPr>
        <w:t>[22]</w:t>
      </w:r>
      <w:r w:rsidR="00A43E6F">
        <w:fldChar w:fldCharType="end"/>
      </w:r>
      <w:r w:rsidR="009865B7">
        <w:t xml:space="preserve"> has its own challenges and but it did fit </w:t>
      </w:r>
      <w:r w:rsidR="00144004">
        <w:t>nicely</w:t>
      </w:r>
      <w:r w:rsidR="009865B7">
        <w:t xml:space="preserve">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321B8F02" w14:textId="77777777" w:rsidR="00523E58" w:rsidRDefault="009865B7" w:rsidP="00523E58">
      <w:pPr>
        <w:pStyle w:val="1Para"/>
        <w:keepNext/>
        <w:ind w:firstLine="0"/>
        <w:jc w:val="center"/>
      </w:pPr>
      <w:r>
        <w:rPr>
          <w:noProof/>
          <w:lang w:val="en-GB" w:eastAsia="en-GB"/>
        </w:rPr>
        <w:drawing>
          <wp:inline distT="0" distB="0" distL="0" distR="0" wp14:anchorId="0F5879B4" wp14:editId="269D64BF">
            <wp:extent cx="4795690" cy="3908016"/>
            <wp:effectExtent l="0" t="0" r="5080" b="3810"/>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3998" cy="3931084"/>
                    </a:xfrm>
                    <a:prstGeom prst="rect">
                      <a:avLst/>
                    </a:prstGeom>
                    <a:noFill/>
                    <a:ln>
                      <a:noFill/>
                    </a:ln>
                  </pic:spPr>
                </pic:pic>
              </a:graphicData>
            </a:graphic>
          </wp:inline>
        </w:drawing>
      </w:r>
    </w:p>
    <w:p w14:paraId="444DA22D" w14:textId="287DDC21" w:rsidR="008A7F25" w:rsidRDefault="00523E58" w:rsidP="00523E58">
      <w:pPr>
        <w:pStyle w:val="Caption"/>
        <w:jc w:val="center"/>
      </w:pPr>
      <w:r>
        <w:t xml:space="preserve">Figure </w:t>
      </w:r>
      <w:r w:rsidR="00567A93">
        <w:t>5</w:t>
      </w:r>
      <w:r>
        <w:t xml:space="preserve"> - </w:t>
      </w:r>
      <w:r w:rsidR="00D92EAA">
        <w:t>Development</w:t>
      </w:r>
      <w:r>
        <w:t xml:space="preserve"> life-cycle</w:t>
      </w:r>
      <w:bookmarkStart w:id="18" w:name="_GoBack"/>
      <w:bookmarkEnd w:id="18"/>
    </w:p>
    <w:p w14:paraId="348A3A80" w14:textId="089241FD" w:rsidR="008A7F25" w:rsidRDefault="008A7F25" w:rsidP="00302768">
      <w:pPr>
        <w:pStyle w:val="1Para"/>
        <w:ind w:firstLine="0"/>
      </w:pPr>
      <w:r>
        <w:lastRenderedPageBreak/>
        <w:t>The following sequence of</w:t>
      </w:r>
      <w:r w:rsidR="006E7746">
        <w:t xml:space="preserve"> steps are generally followed in a </w:t>
      </w:r>
      <w:r w:rsidR="00D92EAA">
        <w:t>test-driven</w:t>
      </w:r>
      <w:r w:rsidR="006E7746">
        <w:t xml:space="preserve"> development projects</w:t>
      </w:r>
      <w:r w:rsidR="00A43E6F">
        <w:fldChar w:fldCharType="begin"/>
      </w:r>
      <w:r w:rsidR="004C0820">
        <w:instrText xml:space="preserve"> ADDIN ZOTERO_ITEM CSL_CITATION {"citationID":"a277q243huq","properties":{"formattedCitation":"[23]","plainCitation":"[23]"},"citationItems":[{"id":73,"uris":["http://zotero.org/users/4109258/items/4MG79JFM"],"uri":["http://zotero.org/users/4109258/items/4MG79JFM"],"itemData":{"id":73,"type":"webpage","title":"Introduction to Test Driven Development (TDD)","URL":"http://agiledata.org/essays/tdd.html","accessed":{"date-parts":[["2017",6,17]]}}}],"schema":"https://github.com/citation-style-language/schema/raw/master/csl-citation.json"} </w:instrText>
      </w:r>
      <w:r w:rsidR="00A43E6F">
        <w:fldChar w:fldCharType="separate"/>
      </w:r>
      <w:r w:rsidR="004C0820" w:rsidRPr="004C0820">
        <w:rPr>
          <w:rFonts w:cs="Times New Roman"/>
        </w:rPr>
        <w:t>[23]</w:t>
      </w:r>
      <w:r w:rsidR="00A43E6F">
        <w:fldChar w:fldCharType="end"/>
      </w:r>
      <w:r w:rsidR="006E7746">
        <w:t>:</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2694B289" w:rsidR="008A7F25" w:rsidRDefault="008A7F25" w:rsidP="008A7F25">
      <w:pPr>
        <w:pStyle w:val="1Para"/>
      </w:pPr>
      <w:r>
        <w:t xml:space="preserve">It is true that TDD slows down the development </w:t>
      </w:r>
      <w:r w:rsidR="00A512E9">
        <w:t xml:space="preserve">but once </w:t>
      </w:r>
      <w:r w:rsidR="00517157">
        <w:t>one</w:t>
      </w:r>
      <w:r w:rsidR="00A512E9">
        <w:t xml:space="preserve"> get into the loop it becomes quite easy. It was important to produce better designs, allow easy and safe refactoring and slowly increase the test coverage</w:t>
      </w:r>
      <w:r w:rsidR="00517157">
        <w:t xml:space="preserve"> in order to adapt to this methodology and take its benefits.</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9" w:name="_Toc485472220"/>
      <w:r>
        <w:lastRenderedPageBreak/>
        <w:t>Plagiarism Check</w:t>
      </w:r>
      <w:bookmarkEnd w:id="19"/>
    </w:p>
    <w:p w14:paraId="21DCDB95" w14:textId="3A5DCF6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A43E6F">
        <w:fldChar w:fldCharType="begin"/>
      </w:r>
      <w:r w:rsidR="004C0820">
        <w:instrText xml:space="preserve"> ADDIN ZOTERO_ITEM CSL_CITATION {"citationID":"a210o4g36hi","properties":{"formattedCitation":"[24]","plainCitation":"[24]"},"citationItems":[{"id":5,"uris":["http://zotero.org/users/4109258/items/27T95B7Z"],"uri":["http://zotero.org/users/4109258/items/27T95B7Z"],"itemData":{"id":5,"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rsidR="00A43E6F">
        <w:fldChar w:fldCharType="separate"/>
      </w:r>
      <w:r w:rsidR="004C0820" w:rsidRPr="004C0820">
        <w:rPr>
          <w:rFonts w:cs="Times New Roman"/>
        </w:rPr>
        <w:t>[24]</w:t>
      </w:r>
      <w:r w:rsidR="00A43E6F">
        <w:fldChar w:fldCharType="end"/>
      </w:r>
    </w:p>
    <w:p w14:paraId="046CA0EC" w14:textId="55A0A03A" w:rsidR="001440E3" w:rsidRPr="001440E3" w:rsidRDefault="00C55F77" w:rsidP="001440E3">
      <w:pPr>
        <w:pStyle w:val="Heading5"/>
      </w:pPr>
      <w:r>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pPr>
    </w:p>
    <w:p w14:paraId="257E9C2A" w14:textId="3E05A885" w:rsidR="00267E13" w:rsidRPr="001440E3" w:rsidRDefault="00267E13" w:rsidP="00267E13">
      <w:pPr>
        <w:pStyle w:val="Heading5"/>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pPr>
    </w:p>
    <w:p w14:paraId="5D2D5AB8" w14:textId="18D36164" w:rsidR="00267E13" w:rsidRPr="001440E3" w:rsidRDefault="00267E13" w:rsidP="00267E13">
      <w:pPr>
        <w:pStyle w:val="Heading5"/>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pPr>
    </w:p>
    <w:p w14:paraId="0D890A90" w14:textId="1D8C0C2C" w:rsidR="00267E13" w:rsidRPr="001440E3" w:rsidRDefault="004E1A5A" w:rsidP="00267E13">
      <w:pPr>
        <w:pStyle w:val="Heading5"/>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38CFDFE2" w:rsidR="004E1A5A" w:rsidRDefault="004E1A5A" w:rsidP="004E1A5A">
      <w:pPr>
        <w:pStyle w:val="1Para"/>
        <w:ind w:left="720"/>
      </w:pPr>
      <w:r>
        <w:lastRenderedPageBreak/>
        <w:t xml:space="preserve">Fuzzywuzzy utilizes the </w:t>
      </w:r>
      <w:r w:rsidRPr="004E1A5A">
        <w:rPr>
          <w:b/>
          <w:i/>
        </w:rPr>
        <w:t>Levenshtein Distance</w:t>
      </w:r>
      <w:r w:rsidR="00A43E6F">
        <w:rPr>
          <w:b/>
          <w:i/>
        </w:rPr>
        <w:fldChar w:fldCharType="begin"/>
      </w:r>
      <w:r w:rsidR="004C0820">
        <w:rPr>
          <w:b/>
          <w:i/>
        </w:rPr>
        <w:instrText xml:space="preserve"> ADDIN ZOTERO_ITEM CSL_CITATION {"citationID":"a22o2vuep1q","properties":{"formattedCitation":"[25]","plainCitation":"[25]"},"citationItems":[{"id":29,"uris":["http://zotero.org/users/4109258/items/GF4FTR9Q"],"uri":["http://zotero.org/users/4109258/items/GF4FTR9Q"],"itemData":{"id":29,"type":"webpage","title":"Levenshtein Distance","URL":"https://people.cs.pitt.edu/~kirk/cs1501/Pruhs/Spring2006/assignments/editdistance/Levenshtein%20Distance.htm","accessed":{"date-parts":[["2017",6,8]]}}}],"schema":"https://github.com/citation-style-language/schema/raw/master/csl-citation.json"} </w:instrText>
      </w:r>
      <w:r w:rsidR="00A43E6F">
        <w:rPr>
          <w:b/>
          <w:i/>
        </w:rPr>
        <w:fldChar w:fldCharType="separate"/>
      </w:r>
      <w:r w:rsidR="004C0820" w:rsidRPr="004C0820">
        <w:rPr>
          <w:rFonts w:cs="Times New Roman"/>
        </w:rPr>
        <w:t>[25]</w:t>
      </w:r>
      <w:r w:rsidR="00A43E6F">
        <w:rPr>
          <w:b/>
          <w:i/>
        </w:rPr>
        <w:fldChar w:fldCharType="end"/>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s,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s,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Default="004E1A5A" w:rsidP="006730BE">
      <w:pPr>
        <w:pStyle w:val="1Para"/>
        <w:numPr>
          <w:ilvl w:val="0"/>
          <w:numId w:val="11"/>
        </w:numPr>
      </w:pPr>
      <w:r>
        <w:t>Plagiarism detection</w:t>
      </w:r>
    </w:p>
    <w:p w14:paraId="03F30847" w14:textId="1EC1391A" w:rsidR="005B481B" w:rsidRDefault="00387632" w:rsidP="002C7F35">
      <w:pPr>
        <w:pStyle w:val="Heading3"/>
        <w:numPr>
          <w:ilvl w:val="2"/>
          <w:numId w:val="18"/>
        </w:numPr>
      </w:pPr>
      <w:bookmarkStart w:id="20" w:name="_Toc485472221"/>
      <w:r>
        <w:t xml:space="preserve">Available </w:t>
      </w:r>
      <w:r w:rsidR="0051083C">
        <w:t xml:space="preserve">plagiarism </w:t>
      </w:r>
      <w:r w:rsidR="007027B1">
        <w:t>check methods</w:t>
      </w:r>
      <w:r>
        <w:t xml:space="preserve"> in Testrek</w:t>
      </w:r>
      <w:bookmarkEnd w:id="20"/>
    </w:p>
    <w:p w14:paraId="2760508C" w14:textId="582CBFDF" w:rsidR="00387632" w:rsidRDefault="00387632" w:rsidP="00387632">
      <w:pPr>
        <w:pStyle w:val="1Para"/>
        <w:ind w:left="720"/>
      </w:pPr>
      <w:r>
        <w:t xml:space="preserve">In </w:t>
      </w:r>
      <w:r>
        <w:rPr>
          <w:i/>
        </w:rPr>
        <w:t>Testrek</w:t>
      </w:r>
      <w:r>
        <w:t xml:space="preserve">, there are two available options to run plagiarism check between answer files from different students. One being the simple string check and other the hash check. These options can be toggled in the </w:t>
      </w:r>
      <w:r w:rsidRPr="00387632">
        <w:rPr>
          <w:i/>
        </w:rPr>
        <w:t>config_file.py</w:t>
      </w:r>
      <w:r>
        <w:t xml:space="preserve"> which is explained in the next chapter.</w:t>
      </w:r>
    </w:p>
    <w:p w14:paraId="321DEE21" w14:textId="59BC0FF2" w:rsidR="009B070F" w:rsidRDefault="00387632" w:rsidP="009B070F">
      <w:pPr>
        <w:pStyle w:val="1Para"/>
        <w:ind w:left="720"/>
      </w:pPr>
      <w:r>
        <w:t xml:space="preserve">When a simple string check is selected then the content of each file is converted into one </w:t>
      </w:r>
      <w:r w:rsidR="004B3F96">
        <w:t>long string and is compared to another long string created from the content of answer files for the same task from other students.</w:t>
      </w:r>
      <w:r w:rsidR="009B070F">
        <w:t xml:space="preserve"> While on the other hand, when hash comparison is selected then </w:t>
      </w:r>
      <w:r w:rsidR="009B070F">
        <w:lastRenderedPageBreak/>
        <w:t xml:space="preserve">whole of the file is run through a hash function to convert into a </w:t>
      </w:r>
      <w:r w:rsidR="009B070F" w:rsidRPr="009B070F">
        <w:rPr>
          <w:i/>
        </w:rPr>
        <w:t>md5</w:t>
      </w:r>
      <w:r w:rsidR="009B070F">
        <w:t xml:space="preserve"> hash. The snippet below demonstrates how the conversion is done in </w:t>
      </w:r>
      <w:r w:rsidR="009B070F">
        <w:rPr>
          <w:i/>
        </w:rPr>
        <w:t>Testrek</w:t>
      </w:r>
      <w:r w:rsidR="009B070F">
        <w:t>.</w:t>
      </w:r>
    </w:p>
    <w:tbl>
      <w:tblPr>
        <w:tblStyle w:val="TableGrid"/>
        <w:tblW w:w="0" w:type="auto"/>
        <w:tblInd w:w="720" w:type="dxa"/>
        <w:tblLook w:val="04A0" w:firstRow="1" w:lastRow="0" w:firstColumn="1" w:lastColumn="0" w:noHBand="0" w:noVBand="1"/>
      </w:tblPr>
      <w:tblGrid>
        <w:gridCol w:w="8336"/>
      </w:tblGrid>
      <w:tr w:rsidR="009B070F" w14:paraId="38BF25C9" w14:textId="77777777" w:rsidTr="009B070F">
        <w:tc>
          <w:tcPr>
            <w:tcW w:w="9056" w:type="dxa"/>
          </w:tcPr>
          <w:p w14:paraId="2E8A8780"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hashlib</w:t>
            </w:r>
          </w:p>
          <w:p w14:paraId="137CFEA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codecs</w:t>
            </w:r>
          </w:p>
          <w:p w14:paraId="3D4265F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374ECD5C"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_raw = fp.read() # fp is an answer file</w:t>
            </w:r>
          </w:p>
          <w:p w14:paraId="65291C55"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 = s_buf_raw.encode('utf-8')</w:t>
            </w:r>
          </w:p>
          <w:p w14:paraId="7530E7E1"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 = hashlib.md5()</w:t>
            </w:r>
          </w:p>
          <w:p w14:paraId="703C9E5E"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update(s_buf)</w:t>
            </w:r>
          </w:p>
          <w:p w14:paraId="429712F5" w14:textId="39C9ED95" w:rsidR="009B070F" w:rsidRPr="003D7136" w:rsidRDefault="003D7136" w:rsidP="003D7136">
            <w:pPr>
              <w:pStyle w:val="HTMLPreformatted"/>
              <w:shd w:val="clear" w:color="auto" w:fill="EFF0F1"/>
              <w:textAlignment w:val="baseline"/>
              <w:rPr>
                <w:rFonts w:ascii="Consolas" w:hAnsi="Consolas"/>
                <w:color w:val="242729"/>
              </w:rPr>
            </w:pPr>
            <w:r w:rsidRPr="003D7136">
              <w:rPr>
                <w:rStyle w:val="HTMLCode"/>
                <w:rFonts w:ascii="Consolas" w:hAnsi="Consolas"/>
                <w:noProof/>
                <w:color w:val="242729"/>
                <w:sz w:val="24"/>
                <w:szCs w:val="24"/>
                <w:bdr w:val="none" w:sz="0" w:space="0" w:color="auto" w:frame="1"/>
                <w:shd w:val="clear" w:color="auto" w:fill="EFF0F1"/>
              </w:rPr>
              <w:t>s = hasher.digest()</w:t>
            </w:r>
          </w:p>
        </w:tc>
      </w:tr>
    </w:tbl>
    <w:p w14:paraId="086D0741" w14:textId="77777777" w:rsidR="009B070F" w:rsidRPr="009B070F" w:rsidRDefault="009B070F" w:rsidP="009B070F">
      <w:pPr>
        <w:pStyle w:val="1Para"/>
        <w:ind w:left="720"/>
      </w:pPr>
    </w:p>
    <w:p w14:paraId="46CE05F6" w14:textId="77777777" w:rsidR="00387632" w:rsidRPr="00387632" w:rsidRDefault="00387632" w:rsidP="00387632">
      <w:pPr>
        <w:pStyle w:val="1Para"/>
        <w:rPr>
          <w:lang w:val="en-US"/>
        </w:rPr>
      </w:pPr>
    </w:p>
    <w:p w14:paraId="1D912E0A" w14:textId="77777777" w:rsidR="005B481B" w:rsidRPr="004E1A5A" w:rsidRDefault="005B481B" w:rsidP="005B481B">
      <w:pPr>
        <w:pStyle w:val="1Para"/>
      </w:pPr>
    </w:p>
    <w:p w14:paraId="2E5ABCD0" w14:textId="2C539A14" w:rsidR="00AD6F8B" w:rsidRDefault="00F1365C" w:rsidP="00AD6F8B">
      <w:pPr>
        <w:pStyle w:val="Heading1"/>
      </w:pPr>
      <w:bookmarkStart w:id="21" w:name="_Toc485472222"/>
      <w:r>
        <w:lastRenderedPageBreak/>
        <w:t>Technical walkthrough</w:t>
      </w:r>
      <w:bookmarkEnd w:id="21"/>
    </w:p>
    <w:p w14:paraId="3246B27E" w14:textId="599D8A4A" w:rsid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 xml:space="preserve">it </w:t>
      </w:r>
      <w:r w:rsidR="005610C5">
        <w:rPr>
          <w:lang w:val="en-US"/>
        </w:rPr>
        <w:t>requires for its operation</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need standardization </w:t>
      </w:r>
      <w:r w:rsidR="005610C5">
        <w:rPr>
          <w:lang w:val="en-US"/>
        </w:rPr>
        <w:t xml:space="preserve">of </w:t>
      </w:r>
      <w:r w:rsidR="00C7184C">
        <w:rPr>
          <w:lang w:val="en-US"/>
        </w:rPr>
        <w:t>certain parameters that it takes b</w:t>
      </w:r>
      <w:r w:rsidR="005610C5">
        <w:rPr>
          <w:lang w:val="en-US"/>
        </w:rPr>
        <w:t>efore starting the main process of downloading the files and running the plagiarism check.</w:t>
      </w:r>
    </w:p>
    <w:p w14:paraId="61922300" w14:textId="3E55A0B9" w:rsidR="008E08B1" w:rsidRDefault="008E08B1" w:rsidP="008E08B1">
      <w:pPr>
        <w:pStyle w:val="Heading2"/>
      </w:pPr>
      <w:bookmarkStart w:id="22" w:name="_Toc485472223"/>
      <w:r>
        <w:t>Application runtime</w:t>
      </w:r>
      <w:bookmarkEnd w:id="22"/>
    </w:p>
    <w:p w14:paraId="5E735F72" w14:textId="00414FED" w:rsidR="00AC1593" w:rsidRDefault="00AC1593" w:rsidP="00AC1593">
      <w:pPr>
        <w:pStyle w:val="Heading5"/>
      </w:pPr>
      <w:r>
        <w:t>Minimum requirements</w:t>
      </w:r>
    </w:p>
    <w:p w14:paraId="68B05F30" w14:textId="7AAD70D7" w:rsidR="00AC1593" w:rsidRDefault="004C29F6" w:rsidP="004C29F6">
      <w:pPr>
        <w:pStyle w:val="1Para"/>
        <w:ind w:left="720"/>
        <w:rPr>
          <w:lang w:val="en-US"/>
        </w:rPr>
      </w:pPr>
      <w:r>
        <w:rPr>
          <w:lang w:val="en-US"/>
        </w:rPr>
        <w:t xml:space="preserve">Testrek is designed to run on Linux, Mac and Windows. </w:t>
      </w:r>
      <w:r w:rsidR="00AC1593">
        <w:rPr>
          <w:lang w:val="en-US"/>
        </w:rPr>
        <w:t xml:space="preserve">Below are the minimum </w:t>
      </w:r>
      <w:r>
        <w:rPr>
          <w:lang w:val="en-US"/>
        </w:rPr>
        <w:t xml:space="preserve">system </w:t>
      </w:r>
      <w:r w:rsidR="00AC1593">
        <w:rPr>
          <w:lang w:val="en-US"/>
        </w:rPr>
        <w:t xml:space="preserve">requirements for </w:t>
      </w:r>
      <w:r w:rsidR="00AC1593">
        <w:rPr>
          <w:i/>
          <w:lang w:val="en-US"/>
        </w:rPr>
        <w:t xml:space="preserve">Testrek </w:t>
      </w:r>
      <w:r w:rsidR="00AC1593">
        <w:rPr>
          <w:lang w:val="en-US"/>
        </w:rPr>
        <w:t>to run:</w:t>
      </w:r>
    </w:p>
    <w:p w14:paraId="42AFA53C" w14:textId="30C497EB" w:rsidR="00AC401D" w:rsidRDefault="00AC401D" w:rsidP="00AC401D">
      <w:pPr>
        <w:pStyle w:val="Caption"/>
        <w:keepNext/>
        <w:jc w:val="center"/>
      </w:pPr>
      <w:r>
        <w:t xml:space="preserve">Table </w:t>
      </w:r>
      <w:r w:rsidR="006A6956">
        <w:fldChar w:fldCharType="begin"/>
      </w:r>
      <w:r w:rsidR="006A6956">
        <w:instrText xml:space="preserve"> SEQ Table \* ARABIC </w:instrText>
      </w:r>
      <w:r w:rsidR="006A6956">
        <w:fldChar w:fldCharType="separate"/>
      </w:r>
      <w:r w:rsidR="00F05D2C">
        <w:rPr>
          <w:noProof/>
        </w:rPr>
        <w:t>1</w:t>
      </w:r>
      <w:r w:rsidR="006A6956">
        <w:rPr>
          <w:noProof/>
        </w:rPr>
        <w:fldChar w:fldCharType="end"/>
      </w:r>
      <w:r>
        <w:t xml:space="preserve"> System Requirements</w:t>
      </w:r>
    </w:p>
    <w:tbl>
      <w:tblPr>
        <w:tblW w:w="9069" w:type="dxa"/>
        <w:tblInd w:w="-8" w:type="dxa"/>
        <w:tblBorders>
          <w:top w:val="single" w:sz="6" w:space="0" w:color="A2A9B1"/>
          <w:left w:val="single" w:sz="6" w:space="0" w:color="A2A9B1"/>
          <w:bottom w:val="single" w:sz="6" w:space="0" w:color="A2A9B1"/>
          <w:right w:val="single" w:sz="6" w:space="0" w:color="A2A9B1"/>
        </w:tblBorders>
        <w:shd w:val="clear" w:color="auto" w:fill="F8F9FA"/>
        <w:tblLayout w:type="fixed"/>
        <w:tblCellMar>
          <w:top w:w="48" w:type="dxa"/>
          <w:left w:w="48" w:type="dxa"/>
          <w:bottom w:w="48" w:type="dxa"/>
          <w:right w:w="48" w:type="dxa"/>
        </w:tblCellMar>
        <w:tblLook w:val="04A0" w:firstRow="1" w:lastRow="0" w:firstColumn="1" w:lastColumn="0" w:noHBand="0" w:noVBand="1"/>
        <w:tblCaption w:val="Table 1 Sytem Requirements"/>
      </w:tblPr>
      <w:tblGrid>
        <w:gridCol w:w="3293"/>
        <w:gridCol w:w="5776"/>
      </w:tblGrid>
      <w:tr w:rsidR="001A2BB1" w14:paraId="5E27FA63" w14:textId="77777777" w:rsidTr="001A2BB1">
        <w:trPr>
          <w:trHeight w:val="281"/>
        </w:trPr>
        <w:tc>
          <w:tcPr>
            <w:tcW w:w="9069" w:type="dxa"/>
            <w:gridSpan w:val="2"/>
            <w:tcBorders>
              <w:top w:val="single" w:sz="6" w:space="0" w:color="A2A9B1"/>
              <w:left w:val="single" w:sz="6" w:space="0" w:color="A2A9B1"/>
              <w:bottom w:val="single" w:sz="6" w:space="0" w:color="A2A9B1"/>
              <w:right w:val="single" w:sz="6" w:space="0" w:color="A2A9B1"/>
            </w:tcBorders>
            <w:shd w:val="clear" w:color="auto" w:fill="D1DBDF"/>
            <w:tcMar>
              <w:top w:w="48" w:type="dxa"/>
              <w:left w:w="96" w:type="dxa"/>
              <w:bottom w:w="48" w:type="dxa"/>
              <w:right w:w="96" w:type="dxa"/>
            </w:tcMar>
            <w:vAlign w:val="center"/>
            <w:hideMark/>
          </w:tcPr>
          <w:p w14:paraId="5F1FB322" w14:textId="422CADF2" w:rsidR="004C29F6" w:rsidRPr="004C29F6" w:rsidRDefault="004C29F6">
            <w:pPr>
              <w:spacing w:line="360" w:lineRule="atLeast"/>
              <w:jc w:val="center"/>
              <w:rPr>
                <w:rFonts w:ascii="Helvetica" w:eastAsia="Times New Roman" w:hAnsi="Helvetica"/>
                <w:b/>
                <w:bCs/>
                <w:color w:val="000000"/>
                <w:szCs w:val="24"/>
              </w:rPr>
            </w:pPr>
            <w:r w:rsidRPr="004C29F6">
              <w:rPr>
                <w:rFonts w:ascii="Helvetica" w:eastAsia="Times New Roman" w:hAnsi="Helvetica"/>
                <w:b/>
                <w:bCs/>
                <w:color w:val="000000"/>
                <w:szCs w:val="24"/>
              </w:rPr>
              <w:t>System Requirements</w:t>
            </w:r>
          </w:p>
        </w:tc>
      </w:tr>
      <w:tr w:rsidR="001A2BB1" w14:paraId="4BCB64CD"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BD9C67" w14:textId="77777777"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Operating system</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B25FF9A" w14:textId="2C49D300" w:rsidR="004C29F6" w:rsidRDefault="000B3DF5" w:rsidP="001A2BB1">
            <w:pPr>
              <w:spacing w:line="360" w:lineRule="atLeast"/>
              <w:rPr>
                <w:rFonts w:ascii="Helvetica" w:eastAsia="Times New Roman" w:hAnsi="Helvetica"/>
                <w:color w:val="000000"/>
                <w:sz w:val="15"/>
                <w:szCs w:val="15"/>
              </w:rPr>
            </w:pPr>
            <w:r w:rsidRPr="000B3DF5">
              <w:rPr>
                <w:rFonts w:ascii="Helvetica" w:eastAsia="Times New Roman" w:hAnsi="Helvetica"/>
                <w:color w:val="000000"/>
                <w:sz w:val="15"/>
                <w:szCs w:val="15"/>
              </w:rPr>
              <w:t xml:space="preserve">Windows 7 or </w:t>
            </w:r>
            <w:r w:rsidR="001A2BB1">
              <w:rPr>
                <w:rFonts w:ascii="Helvetica" w:eastAsia="Times New Roman" w:hAnsi="Helvetica"/>
                <w:color w:val="000000"/>
                <w:sz w:val="15"/>
                <w:szCs w:val="15"/>
              </w:rPr>
              <w:t>higher, Mac OS X or higher, Linux</w:t>
            </w:r>
          </w:p>
        </w:tc>
      </w:tr>
      <w:tr w:rsidR="001A2BB1" w14:paraId="0BF33081" w14:textId="77777777" w:rsidTr="001A2BB1">
        <w:trPr>
          <w:trHeight w:val="71"/>
        </w:trPr>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E6EC9B" w14:textId="633E029E"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Hard drive</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0FD1DF" w14:textId="2D2C3CEA" w:rsidR="004C29F6" w:rsidRDefault="002F6C4D" w:rsidP="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8</w:t>
            </w:r>
            <w:r w:rsidR="004C29F6">
              <w:rPr>
                <w:rFonts w:ascii="Helvetica" w:eastAsia="Times New Roman" w:hAnsi="Helvetica"/>
                <w:color w:val="000000"/>
                <w:sz w:val="15"/>
                <w:szCs w:val="15"/>
              </w:rPr>
              <w:t xml:space="preserve"> MB</w:t>
            </w:r>
            <w:r w:rsidR="00147F0C">
              <w:rPr>
                <w:rFonts w:ascii="Helvetica" w:eastAsia="Times New Roman" w:hAnsi="Helvetica"/>
                <w:color w:val="000000"/>
                <w:sz w:val="15"/>
                <w:szCs w:val="15"/>
              </w:rPr>
              <w:t>s</w:t>
            </w:r>
            <w:r w:rsidR="004C29F6">
              <w:rPr>
                <w:rFonts w:ascii="Helvetica" w:eastAsia="Times New Roman" w:hAnsi="Helvetica"/>
                <w:color w:val="000000"/>
                <w:sz w:val="15"/>
                <w:szCs w:val="15"/>
              </w:rPr>
              <w:t xml:space="preserve"> for</w:t>
            </w:r>
            <w:r>
              <w:rPr>
                <w:rFonts w:ascii="Helvetica" w:eastAsia="Times New Roman" w:hAnsi="Helvetica"/>
                <w:color w:val="000000"/>
                <w:sz w:val="15"/>
                <w:szCs w:val="15"/>
              </w:rPr>
              <w:t xml:space="preserve"> the</w:t>
            </w:r>
            <w:r w:rsidR="00147F0C">
              <w:rPr>
                <w:rFonts w:ascii="Helvetica" w:eastAsia="Times New Roman" w:hAnsi="Helvetica"/>
                <w:color w:val="000000"/>
                <w:sz w:val="15"/>
                <w:szCs w:val="15"/>
              </w:rPr>
              <w:t xml:space="preserve"> application</w:t>
            </w:r>
            <w:r w:rsidR="001A2BB1">
              <w:rPr>
                <w:rFonts w:ascii="Helvetica" w:eastAsia="Times New Roman" w:hAnsi="Helvetica"/>
                <w:color w:val="000000"/>
                <w:sz w:val="15"/>
                <w:szCs w:val="15"/>
              </w:rPr>
              <w:t xml:space="preserve"> (Testrek)</w:t>
            </w:r>
            <w:r w:rsidR="00147F0C">
              <w:rPr>
                <w:rFonts w:ascii="Helvetica" w:eastAsia="Times New Roman" w:hAnsi="Helvetica"/>
                <w:color w:val="000000"/>
                <w:sz w:val="15"/>
                <w:szCs w:val="15"/>
              </w:rPr>
              <w:t xml:space="preserve"> + (number of students X number of tasks X 3) MBs</w:t>
            </w:r>
            <w:r w:rsidR="001A2BB1">
              <w:rPr>
                <w:rFonts w:ascii="Helvetica" w:eastAsia="Times New Roman" w:hAnsi="Helvetica"/>
                <w:color w:val="000000"/>
                <w:sz w:val="15"/>
                <w:szCs w:val="15"/>
              </w:rPr>
              <w:t xml:space="preserve"> disk space for </w:t>
            </w:r>
            <w:r w:rsidR="00C867B6">
              <w:rPr>
                <w:rFonts w:ascii="Helvetica" w:eastAsia="Times New Roman" w:hAnsi="Helvetica"/>
                <w:color w:val="000000"/>
                <w:sz w:val="15"/>
                <w:szCs w:val="15"/>
              </w:rPr>
              <w:t>answer files from students</w:t>
            </w:r>
          </w:p>
        </w:tc>
      </w:tr>
      <w:tr w:rsidR="001A2BB1" w14:paraId="242FE136"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988C33" w14:textId="4EEF6B91" w:rsidR="004C29F6" w:rsidRDefault="001A2BB1">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Python</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473101" w14:textId="27C53618" w:rsidR="004C29F6" w:rsidRDefault="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Python 2.7 installed on the local machine</w:t>
            </w:r>
          </w:p>
        </w:tc>
      </w:tr>
    </w:tbl>
    <w:p w14:paraId="41ABB264" w14:textId="77777777" w:rsidR="00963903" w:rsidRDefault="00963903" w:rsidP="00963903">
      <w:pPr>
        <w:pStyle w:val="1Para"/>
        <w:rPr>
          <w:rStyle w:val="Heading5Char"/>
        </w:rPr>
      </w:pPr>
    </w:p>
    <w:p w14:paraId="43161317" w14:textId="0C4C846F" w:rsidR="00963903" w:rsidRDefault="00963903" w:rsidP="00963903">
      <w:pPr>
        <w:pStyle w:val="1Para"/>
        <w:rPr>
          <w:lang w:val="en-US"/>
        </w:rPr>
      </w:pPr>
      <w:r>
        <w:rPr>
          <w:rStyle w:val="Heading5Char"/>
        </w:rPr>
        <w:t>Standardized inputs</w:t>
      </w:r>
      <w:r>
        <w:rPr>
          <w:lang w:val="en-US"/>
        </w:rPr>
        <w:t xml:space="preserve"> </w:t>
      </w:r>
    </w:p>
    <w:p w14:paraId="768BEF0D" w14:textId="55A76DCB" w:rsidR="00963903" w:rsidRDefault="00963903" w:rsidP="00963903">
      <w:pPr>
        <w:pStyle w:val="1Para"/>
        <w:numPr>
          <w:ilvl w:val="0"/>
          <w:numId w:val="14"/>
        </w:numPr>
        <w:rPr>
          <w:lang w:val="en-US"/>
        </w:rPr>
      </w:pPr>
      <w:r>
        <w:rPr>
          <w:lang w:val="en-US"/>
        </w:rPr>
        <w:t>The students are required to store the answer files in folders under pubic_html, which should be named in a certain way. An example for uploading the files for Task 1 should be done as follows:</w:t>
      </w:r>
    </w:p>
    <w:p w14:paraId="07461371" w14:textId="6932FDF7" w:rsidR="00963903" w:rsidRDefault="00963903" w:rsidP="00963903">
      <w:pPr>
        <w:pStyle w:val="1Para"/>
        <w:ind w:left="1440" w:firstLine="0"/>
        <w:rPr>
          <w:i/>
          <w:lang w:val="en-US"/>
        </w:rPr>
      </w:pPr>
      <w:r w:rsidRPr="00963903">
        <w:rPr>
          <w:i/>
          <w:lang w:val="en-US"/>
        </w:rPr>
        <w:t>student folder</w:t>
      </w:r>
      <w:r w:rsidRPr="00963903">
        <w:rPr>
          <w:i/>
          <w:lang w:val="en-US"/>
        </w:rPr>
        <w:sym w:font="Wingdings" w:char="F0E0"/>
      </w:r>
      <w:r w:rsidRPr="00963903">
        <w:rPr>
          <w:i/>
          <w:lang w:val="en-US"/>
        </w:rPr>
        <w:t>public_html</w:t>
      </w:r>
      <w:r w:rsidRPr="00963903">
        <w:rPr>
          <w:i/>
          <w:lang w:val="en-US"/>
        </w:rPr>
        <w:sym w:font="Wingdings" w:char="F0E0"/>
      </w:r>
      <w:r w:rsidRPr="00963903">
        <w:rPr>
          <w:i/>
          <w:lang w:val="en-US"/>
        </w:rPr>
        <w:t>Task1</w:t>
      </w:r>
      <w:r w:rsidRPr="00963903">
        <w:rPr>
          <w:i/>
          <w:lang w:val="en-US"/>
        </w:rPr>
        <w:sym w:font="Wingdings" w:char="F0E0"/>
      </w:r>
      <w:r w:rsidRPr="00963903">
        <w:rPr>
          <w:i/>
          <w:lang w:val="en-US"/>
        </w:rPr>
        <w:t>(Task file here; of any format)</w:t>
      </w:r>
    </w:p>
    <w:p w14:paraId="7D9D3C59" w14:textId="28E007F5" w:rsidR="00963903" w:rsidRPr="00963903" w:rsidRDefault="002F134A" w:rsidP="002F134A">
      <w:pPr>
        <w:pStyle w:val="1Para"/>
        <w:numPr>
          <w:ilvl w:val="0"/>
          <w:numId w:val="14"/>
        </w:numPr>
        <w:jc w:val="left"/>
        <w:rPr>
          <w:i/>
          <w:lang w:val="en-US"/>
        </w:rPr>
      </w:pPr>
      <w:r>
        <w:rPr>
          <w:noProof/>
          <w:lang w:val="en-GB" w:eastAsia="en-GB"/>
        </w:rPr>
        <w:lastRenderedPageBreak/>
        <mc:AlternateContent>
          <mc:Choice Requires="wps">
            <w:drawing>
              <wp:anchor distT="0" distB="0" distL="114300" distR="114300" simplePos="0" relativeHeight="251679744" behindDoc="0" locked="0" layoutInCell="1" allowOverlap="1" wp14:anchorId="20167055" wp14:editId="24B643A2">
                <wp:simplePos x="0" y="0"/>
                <wp:positionH relativeFrom="column">
                  <wp:posOffset>951865</wp:posOffset>
                </wp:positionH>
                <wp:positionV relativeFrom="paragraph">
                  <wp:posOffset>2759075</wp:posOffset>
                </wp:positionV>
                <wp:extent cx="2222500" cy="389890"/>
                <wp:effectExtent l="0" t="0" r="12700" b="0"/>
                <wp:wrapSquare wrapText="bothSides"/>
                <wp:docPr id="22" name="Text Box 22"/>
                <wp:cNvGraphicFramePr/>
                <a:graphic xmlns:a="http://schemas.openxmlformats.org/drawingml/2006/main">
                  <a:graphicData uri="http://schemas.microsoft.com/office/word/2010/wordprocessingShape">
                    <wps:wsp>
                      <wps:cNvSpPr txBox="1"/>
                      <wps:spPr>
                        <a:xfrm>
                          <a:off x="0" y="0"/>
                          <a:ext cx="2222500" cy="389890"/>
                        </a:xfrm>
                        <a:prstGeom prst="rect">
                          <a:avLst/>
                        </a:prstGeom>
                        <a:solidFill>
                          <a:prstClr val="white"/>
                        </a:solidFill>
                        <a:ln>
                          <a:noFill/>
                        </a:ln>
                        <a:effectLst/>
                      </wps:spPr>
                      <wps:txbx>
                        <w:txbxContent>
                          <w:p w14:paraId="13E24917" w14:textId="7CA643C5" w:rsidR="008507A4" w:rsidRPr="002032F7" w:rsidRDefault="00567A93" w:rsidP="007A1F28">
                            <w:pPr>
                              <w:pStyle w:val="Caption"/>
                              <w:rPr>
                                <w:rFonts w:ascii="Times New Roman" w:hAnsi="Times New Roman"/>
                                <w:noProof/>
                                <w:sz w:val="28"/>
                                <w:szCs w:val="22"/>
                              </w:rPr>
                            </w:pPr>
                            <w:r>
                              <w:t>Figure 6</w:t>
                            </w:r>
                            <w:r w:rsidR="008507A4">
                              <w:t xml:space="preserve"> snapshot of file containing names of test t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67055" id="Text Box 22" o:spid="_x0000_s1027" type="#_x0000_t202" style="position:absolute;left:0;text-align:left;margin-left:74.95pt;margin-top:217.25pt;width:175pt;height:30.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" stroked="f">
                <v:textbox style="mso-fit-shape-to-text:t" inset="0,0,0,0">
                  <w:txbxContent>
                    <w:p w14:paraId="13E24917" w14:textId="7CA643C5" w:rsidR="008507A4" w:rsidRPr="002032F7" w:rsidRDefault="00567A93" w:rsidP="007A1F28">
                      <w:pPr>
                        <w:pStyle w:val="Caption"/>
                        <w:rPr>
                          <w:rFonts w:ascii="Times New Roman" w:hAnsi="Times New Roman"/>
                          <w:noProof/>
                          <w:sz w:val="28"/>
                          <w:szCs w:val="22"/>
                        </w:rPr>
                      </w:pPr>
                      <w:r>
                        <w:t>Figure 6</w:t>
                      </w:r>
                      <w:r w:rsidR="008507A4">
                        <w:t xml:space="preserve"> snapshot of file containing names of test takers</w:t>
                      </w:r>
                    </w:p>
                  </w:txbxContent>
                </v:textbox>
                <w10:wrap type="square"/>
              </v:shape>
            </w:pict>
          </mc:Fallback>
        </mc:AlternateContent>
      </w:r>
      <w:r w:rsidR="00AF4E88">
        <w:rPr>
          <w:lang w:val="en-US"/>
        </w:rPr>
        <w:t>The application takes an input a text file with names of all the test takers put on separate lines. These could be short user names as “tandoaks” or longer user name as “akshat.tandon”.</w:t>
      </w:r>
      <w:r w:rsidRPr="002F134A">
        <w:rPr>
          <w:noProof/>
          <w:lang w:val="en-GB" w:eastAsia="en-GB"/>
        </w:rPr>
        <w:t xml:space="preserve"> </w:t>
      </w:r>
      <w:r>
        <w:rPr>
          <w:noProof/>
          <w:lang w:val="en-GB" w:eastAsia="en-GB"/>
        </w:rPr>
        <w:t xml:space="preserve">         </w:t>
      </w:r>
      <w:r>
        <w:rPr>
          <w:noProof/>
          <w:lang w:val="en-GB" w:eastAsia="en-GB"/>
        </w:rPr>
        <w:drawing>
          <wp:inline distT="0" distB="0" distL="0" distR="0" wp14:anchorId="461ACB5F" wp14:editId="0CF8C924">
            <wp:extent cx="2222500" cy="1790700"/>
            <wp:effectExtent l="0" t="0" r="1270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6-10 at 18.59.37.png"/>
                    <pic:cNvPicPr/>
                  </pic:nvPicPr>
                  <pic:blipFill>
                    <a:blip r:embed="rId16">
                      <a:extLst>
                        <a:ext uri="{28A0092B-C50C-407E-A947-70E740481C1C}">
                          <a14:useLocalDpi xmlns:a14="http://schemas.microsoft.com/office/drawing/2010/main" val="0"/>
                        </a:ext>
                      </a:extLst>
                    </a:blip>
                    <a:stretch>
                      <a:fillRect/>
                    </a:stretch>
                  </pic:blipFill>
                  <pic:spPr>
                    <a:xfrm>
                      <a:off x="0" y="0"/>
                      <a:ext cx="2222500" cy="1790700"/>
                    </a:xfrm>
                    <a:prstGeom prst="rect">
                      <a:avLst/>
                    </a:prstGeom>
                  </pic:spPr>
                </pic:pic>
              </a:graphicData>
            </a:graphic>
          </wp:inline>
        </w:drawing>
      </w:r>
    </w:p>
    <w:p w14:paraId="6B5363C2" w14:textId="69A4E509" w:rsidR="007A1F28" w:rsidRDefault="007A1F28" w:rsidP="002F134A">
      <w:pPr>
        <w:pStyle w:val="1Para"/>
        <w:ind w:firstLine="0"/>
        <w:rPr>
          <w:rStyle w:val="Heading5Char"/>
        </w:rPr>
      </w:pPr>
    </w:p>
    <w:p w14:paraId="3FD7E309" w14:textId="77777777" w:rsidR="00AC1593" w:rsidRDefault="005610C5" w:rsidP="00AC1593">
      <w:pPr>
        <w:pStyle w:val="1Para"/>
        <w:rPr>
          <w:lang w:val="en-US"/>
        </w:rPr>
      </w:pPr>
      <w:r w:rsidRPr="00AC1593">
        <w:rPr>
          <w:rStyle w:val="Heading5Char"/>
        </w:rPr>
        <w:t xml:space="preserve">High Level </w:t>
      </w:r>
      <w:r w:rsidR="00AC1593" w:rsidRPr="00AC1593">
        <w:rPr>
          <w:rStyle w:val="Heading5Char"/>
        </w:rPr>
        <w:t>overview</w:t>
      </w:r>
      <w:r w:rsidR="00AC1593">
        <w:rPr>
          <w:lang w:val="en-US"/>
        </w:rPr>
        <w:t xml:space="preserve"> </w:t>
      </w:r>
    </w:p>
    <w:p w14:paraId="253E144D" w14:textId="67C02B8C" w:rsidR="005610C5" w:rsidRDefault="002925DA" w:rsidP="002925DA">
      <w:pPr>
        <w:pStyle w:val="1Para"/>
        <w:ind w:left="370"/>
        <w:rPr>
          <w:lang w:val="en-US"/>
        </w:rPr>
      </w:pPr>
      <w:r>
        <w:rPr>
          <w:lang w:val="en-US"/>
        </w:rPr>
        <w:t xml:space="preserve">The </w:t>
      </w:r>
      <w:r w:rsidR="005610C5">
        <w:rPr>
          <w:lang w:val="en-US"/>
        </w:rPr>
        <w:t>working of the application</w:t>
      </w:r>
      <w:r w:rsidR="00AC1593">
        <w:rPr>
          <w:lang w:val="en-US"/>
        </w:rPr>
        <w:t xml:space="preserve"> is as follows:</w:t>
      </w:r>
    </w:p>
    <w:p w14:paraId="04B17D3B" w14:textId="75E35F6B" w:rsidR="00CF6D5B" w:rsidRDefault="00004D3C" w:rsidP="00AC1593">
      <w:pPr>
        <w:pStyle w:val="1Para"/>
        <w:numPr>
          <w:ilvl w:val="0"/>
          <w:numId w:val="12"/>
        </w:numPr>
        <w:rPr>
          <w:lang w:val="en-US"/>
        </w:rPr>
      </w:pPr>
      <w:r>
        <w:rPr>
          <w:lang w:val="en-US"/>
        </w:rPr>
        <w:t>At first, t</w:t>
      </w:r>
      <w:r w:rsidR="00CF6D5B">
        <w:rPr>
          <w:lang w:val="en-US"/>
        </w:rPr>
        <w:t>est takers upload</w:t>
      </w:r>
      <w:r>
        <w:rPr>
          <w:lang w:val="en-US"/>
        </w:rPr>
        <w:t xml:space="preserve"> answers to every task into a task folder named for example as “Task1”, “Task2” etc., directly under the public_html folder. Test takers can name the file in any manner. Any file</w:t>
      </w:r>
      <w:r w:rsidR="00A55DAB">
        <w:rPr>
          <w:lang w:val="en-US"/>
        </w:rPr>
        <w:t xml:space="preserve"> type can be downloaded using </w:t>
      </w:r>
      <w:r w:rsidR="00A55DAB" w:rsidRPr="00A55DAB">
        <w:rPr>
          <w:i/>
          <w:lang w:val="en-US"/>
        </w:rPr>
        <w:t>Testrek</w:t>
      </w:r>
      <w:r w:rsidR="00A55DAB">
        <w:rPr>
          <w:lang w:val="en-US"/>
        </w:rPr>
        <w:t>.</w:t>
      </w:r>
    </w:p>
    <w:p w14:paraId="4E7599BA" w14:textId="7FC7D1C5" w:rsidR="007E6A2B" w:rsidRPr="007E6A2B" w:rsidRDefault="005A7CA4" w:rsidP="007E6A2B">
      <w:pPr>
        <w:pStyle w:val="1Para"/>
        <w:numPr>
          <w:ilvl w:val="0"/>
          <w:numId w:val="12"/>
        </w:numPr>
        <w:rPr>
          <w:lang w:val="en-US"/>
        </w:rPr>
      </w:pPr>
      <w:r>
        <w:rPr>
          <w:lang w:val="en-US"/>
        </w:rPr>
        <w:t>When the test</w:t>
      </w:r>
      <w:r w:rsidR="00A55DAB">
        <w:rPr>
          <w:lang w:val="en-US"/>
        </w:rPr>
        <w:t xml:space="preserve"> is over, the </w:t>
      </w:r>
      <w:r w:rsidR="00924F74">
        <w:rPr>
          <w:lang w:val="en-US"/>
        </w:rPr>
        <w:t>test supervisor</w:t>
      </w:r>
      <w:r w:rsidR="00C47706">
        <w:rPr>
          <w:lang w:val="en-US"/>
        </w:rPr>
        <w:t xml:space="preserve"> </w:t>
      </w:r>
      <w:r w:rsidR="00A55DAB">
        <w:rPr>
          <w:lang w:val="en-US"/>
        </w:rPr>
        <w:t>can run</w:t>
      </w:r>
      <w:r>
        <w:rPr>
          <w:lang w:val="en-US"/>
        </w:rPr>
        <w:t xml:space="preserve"> the</w:t>
      </w:r>
      <w:r w:rsidR="00AC1593">
        <w:rPr>
          <w:lang w:val="en-US"/>
        </w:rPr>
        <w:t xml:space="preserve"> “RUN.py” file pres</w:t>
      </w:r>
      <w:r>
        <w:rPr>
          <w:lang w:val="en-US"/>
        </w:rPr>
        <w:t xml:space="preserve">ent in the </w:t>
      </w:r>
      <w:r w:rsidR="00963903">
        <w:rPr>
          <w:lang w:val="en-US"/>
        </w:rPr>
        <w:t>application</w:t>
      </w:r>
      <w:r>
        <w:rPr>
          <w:lang w:val="en-US"/>
        </w:rPr>
        <w:t xml:space="preserve"> directory </w:t>
      </w:r>
      <w:r w:rsidR="000B3DF5">
        <w:rPr>
          <w:lang w:val="en-US"/>
        </w:rPr>
        <w:t>using “Python Launcher</w:t>
      </w:r>
      <w:r w:rsidR="00C47706">
        <w:rPr>
          <w:lang w:val="en-US"/>
        </w:rPr>
        <w:t>”.</w:t>
      </w:r>
    </w:p>
    <w:p w14:paraId="7611C03E" w14:textId="1230F4EB" w:rsidR="00B4373A" w:rsidRDefault="00B3487E" w:rsidP="00494F38">
      <w:pPr>
        <w:pStyle w:val="1Para"/>
        <w:numPr>
          <w:ilvl w:val="0"/>
          <w:numId w:val="12"/>
        </w:numPr>
        <w:rPr>
          <w:lang w:val="en-US"/>
        </w:rPr>
      </w:pPr>
      <w:r>
        <w:rPr>
          <w:lang w:val="en-US"/>
        </w:rPr>
        <w:t xml:space="preserve">While the script is run, it will show a file picker dialog box </w:t>
      </w:r>
      <w:r w:rsidR="00C350D4">
        <w:rPr>
          <w:lang w:val="en-US"/>
        </w:rPr>
        <w:t xml:space="preserve">where the </w:t>
      </w:r>
      <w:r w:rsidR="00AD1374">
        <w:rPr>
          <w:lang w:val="en-US"/>
        </w:rPr>
        <w:t>instructor should select a text file with name of the test takers</w:t>
      </w:r>
      <w:r w:rsidR="00AF4E88">
        <w:rPr>
          <w:lang w:val="en-US"/>
        </w:rPr>
        <w:t>.</w:t>
      </w:r>
    </w:p>
    <w:p w14:paraId="745FC725" w14:textId="75C1FA93" w:rsidR="007B204A" w:rsidRDefault="007E6A2B" w:rsidP="00494F38">
      <w:pPr>
        <w:pStyle w:val="1Para"/>
        <w:numPr>
          <w:ilvl w:val="0"/>
          <w:numId w:val="12"/>
        </w:numPr>
        <w:rPr>
          <w:lang w:val="en-US"/>
        </w:rPr>
      </w:pPr>
      <w:r>
        <w:rPr>
          <w:lang w:val="en-US"/>
        </w:rPr>
        <w:t>A progress bar can be seen in the Python Launcher command line representing the progress of downloading of the files. After the files for every test taker is downloaded, a pop up window appears which asks if the application should run a plagiarism check or end itself.</w:t>
      </w:r>
    </w:p>
    <w:p w14:paraId="2F787507" w14:textId="18E64D0D" w:rsidR="00963903" w:rsidRDefault="007E6A2B" w:rsidP="00963903">
      <w:pPr>
        <w:pStyle w:val="1Para"/>
        <w:numPr>
          <w:ilvl w:val="0"/>
          <w:numId w:val="12"/>
        </w:numPr>
        <w:rPr>
          <w:lang w:val="en-US"/>
        </w:rPr>
      </w:pPr>
      <w:r>
        <w:rPr>
          <w:lang w:val="en-US"/>
        </w:rPr>
        <w:lastRenderedPageBreak/>
        <w:t>If yes is clicked, the</w:t>
      </w:r>
      <w:r w:rsidR="00963903">
        <w:rPr>
          <w:lang w:val="en-US"/>
        </w:rPr>
        <w:t xml:space="preserve"> plagiarism check is run and reports are generated.</w:t>
      </w:r>
    </w:p>
    <w:p w14:paraId="5B18BCA8" w14:textId="43617B7D" w:rsidR="00AF4E88" w:rsidRDefault="00963903" w:rsidP="008E1887">
      <w:pPr>
        <w:pStyle w:val="1Para"/>
        <w:numPr>
          <w:ilvl w:val="0"/>
          <w:numId w:val="12"/>
        </w:numPr>
        <w:rPr>
          <w:lang w:val="en-US"/>
        </w:rPr>
      </w:pPr>
      <w:r>
        <w:rPr>
          <w:lang w:val="en-US"/>
        </w:rPr>
        <w:t>The download success reports in csv format is stored in “Reports” folder and answer files in the “Answers” folder. A report for the plagiarism check in html format is generated and stored in the application directory.</w:t>
      </w:r>
    </w:p>
    <w:p w14:paraId="0DCB32CB" w14:textId="77777777" w:rsidR="008E1887" w:rsidRPr="008E1887" w:rsidRDefault="008E1887" w:rsidP="008E1887">
      <w:pPr>
        <w:pStyle w:val="1Para"/>
        <w:ind w:firstLine="0"/>
        <w:rPr>
          <w:lang w:val="en-US"/>
        </w:rPr>
      </w:pPr>
    </w:p>
    <w:p w14:paraId="5240D776" w14:textId="383226B4" w:rsidR="00AF4E88" w:rsidRDefault="00AF4E88" w:rsidP="00AF4E88">
      <w:pPr>
        <w:pStyle w:val="1Para"/>
        <w:rPr>
          <w:lang w:val="en-US"/>
        </w:rPr>
      </w:pPr>
      <w:r>
        <w:rPr>
          <w:rStyle w:val="Heading5Char"/>
        </w:rPr>
        <w:t>Outputs</w:t>
      </w:r>
      <w:r w:rsidR="008E08B1">
        <w:rPr>
          <w:rStyle w:val="Heading5Char"/>
        </w:rPr>
        <w:t xml:space="preserve"> files</w:t>
      </w:r>
    </w:p>
    <w:p w14:paraId="785B6564" w14:textId="40AF75B4" w:rsidR="007B204A" w:rsidRDefault="00AF4E88" w:rsidP="00AF4E88">
      <w:pPr>
        <w:pStyle w:val="1Para"/>
        <w:rPr>
          <w:lang w:val="en-US"/>
        </w:rPr>
      </w:pPr>
      <w:r>
        <w:rPr>
          <w:lang w:val="en-US"/>
        </w:rPr>
        <w:tab/>
        <w:t>There are three main outputs of running the script.</w:t>
      </w:r>
    </w:p>
    <w:p w14:paraId="2B503FE1" w14:textId="324DA379" w:rsidR="00AF4E88" w:rsidRDefault="00AF4E88" w:rsidP="00AF4E88">
      <w:pPr>
        <w:pStyle w:val="1Para"/>
        <w:numPr>
          <w:ilvl w:val="0"/>
          <w:numId w:val="15"/>
        </w:numPr>
        <w:rPr>
          <w:lang w:val="en-US"/>
        </w:rPr>
      </w:pPr>
      <w:r>
        <w:rPr>
          <w:lang w:val="en-US"/>
        </w:rPr>
        <w:t xml:space="preserve">Answer files from </w:t>
      </w:r>
      <w:r w:rsidR="0030758D">
        <w:rPr>
          <w:lang w:val="en-US"/>
        </w:rPr>
        <w:t>test takers, which by default are downloaded in the application folder under folder called “Answers”. An example is shown below:</w:t>
      </w:r>
    </w:p>
    <w:p w14:paraId="68FC9FB6" w14:textId="24ED80BB" w:rsidR="0030758D" w:rsidRDefault="00311D29" w:rsidP="0030758D">
      <w:pPr>
        <w:pStyle w:val="1Para"/>
        <w:ind w:left="1440" w:firstLine="0"/>
        <w:rPr>
          <w:i/>
          <w:lang w:val="en-US"/>
        </w:rPr>
      </w:pPr>
      <w:r>
        <w:rPr>
          <w:i/>
          <w:lang w:val="en-US"/>
        </w:rPr>
        <w:t>Testrek</w:t>
      </w:r>
      <w:r w:rsidRPr="00311D29">
        <w:rPr>
          <w:i/>
          <w:lang w:val="en-US"/>
        </w:rPr>
        <w:sym w:font="Wingdings" w:char="F0E0"/>
      </w:r>
      <w:r w:rsidR="0030758D" w:rsidRPr="0030758D">
        <w:rPr>
          <w:i/>
          <w:lang w:val="en-US"/>
        </w:rPr>
        <w:t>Answers</w:t>
      </w:r>
      <w:r w:rsidR="0030758D" w:rsidRPr="0030758D">
        <w:rPr>
          <w:i/>
          <w:lang w:val="en-US"/>
        </w:rPr>
        <w:sym w:font="Wingdings" w:char="F0E0"/>
      </w:r>
      <w:r w:rsidR="0030758D" w:rsidRPr="0030758D">
        <w:rPr>
          <w:i/>
          <w:lang w:val="en-US"/>
        </w:rPr>
        <w:t>Answers_</w:t>
      </w:r>
      <w:r w:rsidR="0030758D">
        <w:rPr>
          <w:i/>
          <w:lang w:val="en-US"/>
        </w:rPr>
        <w:t>current_date&amp;time</w:t>
      </w:r>
      <w:r w:rsidR="0030758D" w:rsidRPr="0030758D">
        <w:rPr>
          <w:i/>
          <w:lang w:val="en-US"/>
        </w:rPr>
        <w:sym w:font="Wingdings" w:char="F0E0"/>
      </w:r>
      <w:r w:rsidR="0030758D">
        <w:rPr>
          <w:i/>
          <w:lang w:val="en-US"/>
        </w:rPr>
        <w:t>tandoaks</w:t>
      </w:r>
      <w:r w:rsidR="0030758D" w:rsidRPr="0030758D">
        <w:rPr>
          <w:i/>
          <w:lang w:val="en-US"/>
        </w:rPr>
        <w:sym w:font="Wingdings" w:char="F0E0"/>
      </w:r>
      <w:r w:rsidR="0030758D">
        <w:rPr>
          <w:i/>
          <w:lang w:val="en-US"/>
        </w:rPr>
        <w:t>Task1, Task2…</w:t>
      </w:r>
    </w:p>
    <w:p w14:paraId="0BAD5312" w14:textId="77777777" w:rsidR="007A1F28" w:rsidRDefault="000A7415" w:rsidP="007A1F28">
      <w:pPr>
        <w:pStyle w:val="1Para"/>
        <w:keepNext/>
        <w:ind w:left="1440" w:firstLine="0"/>
      </w:pPr>
      <w:r>
        <w:rPr>
          <w:noProof/>
          <w:lang w:val="en-GB" w:eastAsia="en-GB"/>
        </w:rPr>
        <w:drawing>
          <wp:inline distT="0" distB="0" distL="0" distR="0" wp14:anchorId="63239C4A" wp14:editId="2CB851ED">
            <wp:extent cx="4559300" cy="1866900"/>
            <wp:effectExtent l="0" t="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7-06-10 at 19.42.09.png"/>
                    <pic:cNvPicPr/>
                  </pic:nvPicPr>
                  <pic:blipFill>
                    <a:blip r:embed="rId17">
                      <a:extLst>
                        <a:ext uri="{28A0092B-C50C-407E-A947-70E740481C1C}">
                          <a14:useLocalDpi xmlns:a14="http://schemas.microsoft.com/office/drawing/2010/main" val="0"/>
                        </a:ext>
                      </a:extLst>
                    </a:blip>
                    <a:stretch>
                      <a:fillRect/>
                    </a:stretch>
                  </pic:blipFill>
                  <pic:spPr>
                    <a:xfrm>
                      <a:off x="0" y="0"/>
                      <a:ext cx="4559300" cy="1866900"/>
                    </a:xfrm>
                    <a:prstGeom prst="rect">
                      <a:avLst/>
                    </a:prstGeom>
                  </pic:spPr>
                </pic:pic>
              </a:graphicData>
            </a:graphic>
          </wp:inline>
        </w:drawing>
      </w:r>
    </w:p>
    <w:p w14:paraId="298A0049" w14:textId="7E3BBE28" w:rsidR="000A7415" w:rsidRPr="000A7415" w:rsidRDefault="00671304" w:rsidP="007A1F28">
      <w:pPr>
        <w:pStyle w:val="Caption"/>
        <w:jc w:val="center"/>
      </w:pPr>
      <w:r>
        <w:t xml:space="preserve">           </w:t>
      </w:r>
      <w:r w:rsidR="007A1F28">
        <w:t xml:space="preserve">Figure </w:t>
      </w:r>
      <w:r w:rsidR="00567A93">
        <w:t>7</w:t>
      </w:r>
      <w:r w:rsidR="007A1F28">
        <w:t xml:space="preserve"> Screenshot of Answers Folder</w:t>
      </w:r>
    </w:p>
    <w:p w14:paraId="0B07842D" w14:textId="2FC30FAB" w:rsidR="000A7415" w:rsidRDefault="000A7415" w:rsidP="000A7415">
      <w:pPr>
        <w:pStyle w:val="1Para"/>
        <w:numPr>
          <w:ilvl w:val="0"/>
          <w:numId w:val="15"/>
        </w:numPr>
        <w:rPr>
          <w:lang w:val="en-US"/>
        </w:rPr>
      </w:pPr>
      <w:r>
        <w:rPr>
          <w:lang w:val="en-US"/>
        </w:rPr>
        <w:t>File d</w:t>
      </w:r>
      <w:r w:rsidR="0030758D">
        <w:rPr>
          <w:lang w:val="en-US"/>
        </w:rPr>
        <w:t>ownload success report, which by default is downloaded in the application folder under folder called “Reports”.</w:t>
      </w:r>
      <w:r w:rsidRPr="000A7415">
        <w:rPr>
          <w:lang w:val="en-US"/>
        </w:rPr>
        <w:t xml:space="preserve"> </w:t>
      </w:r>
      <w:r>
        <w:rPr>
          <w:lang w:val="en-US"/>
        </w:rPr>
        <w:t>An example is shown below:</w:t>
      </w:r>
    </w:p>
    <w:p w14:paraId="710A32DD" w14:textId="13721F27" w:rsidR="00EF1B33" w:rsidRDefault="00311D29" w:rsidP="00EF1B33">
      <w:pPr>
        <w:pStyle w:val="1Para"/>
        <w:ind w:left="1440" w:firstLine="0"/>
        <w:rPr>
          <w:lang w:val="en-US"/>
        </w:rPr>
      </w:pPr>
      <w:r>
        <w:rPr>
          <w:i/>
          <w:lang w:val="en-US"/>
        </w:rPr>
        <w:lastRenderedPageBreak/>
        <w:t>Testrek</w:t>
      </w:r>
      <w:r w:rsidRPr="00311D29">
        <w:rPr>
          <w:i/>
          <w:lang w:val="en-US"/>
        </w:rPr>
        <w:sym w:font="Wingdings" w:char="F0E0"/>
      </w:r>
      <w:r w:rsidR="000A7415">
        <w:rPr>
          <w:i/>
          <w:lang w:val="en-US"/>
        </w:rPr>
        <w:t>Reports</w:t>
      </w:r>
      <w:r w:rsidR="000A7415" w:rsidRPr="0030758D">
        <w:rPr>
          <w:i/>
          <w:lang w:val="en-US"/>
        </w:rPr>
        <w:sym w:font="Wingdings" w:char="F0E0"/>
      </w:r>
      <w:r w:rsidR="000A7415">
        <w:rPr>
          <w:i/>
          <w:lang w:val="en-US"/>
        </w:rPr>
        <w:t>Report</w:t>
      </w:r>
      <w:r w:rsidR="000A7415" w:rsidRPr="0030758D">
        <w:rPr>
          <w:i/>
          <w:lang w:val="en-US"/>
        </w:rPr>
        <w:t>_</w:t>
      </w:r>
      <w:r w:rsidR="000A7415">
        <w:rPr>
          <w:i/>
          <w:lang w:val="en-US"/>
        </w:rPr>
        <w:t>current_date&amp;time</w:t>
      </w:r>
      <w:r w:rsidR="000A7415" w:rsidRPr="0030758D">
        <w:rPr>
          <w:i/>
          <w:lang w:val="en-US"/>
        </w:rPr>
        <w:sym w:font="Wingdings" w:char="F0E0"/>
      </w:r>
      <w:r w:rsidR="000A7415">
        <w:rPr>
          <w:i/>
          <w:lang w:val="en-US"/>
        </w:rPr>
        <w:t>report_date&amp;tim.csv</w:t>
      </w:r>
    </w:p>
    <w:p w14:paraId="1C21D610" w14:textId="6D459099" w:rsidR="00EF1B33" w:rsidRPr="00EF1B33" w:rsidRDefault="00EF1B33" w:rsidP="00EF1B33">
      <w:pPr>
        <w:pStyle w:val="1Para"/>
        <w:ind w:left="1440" w:firstLine="0"/>
        <w:rPr>
          <w:sz w:val="24"/>
          <w:szCs w:val="24"/>
          <w:lang w:val="en-US"/>
        </w:rPr>
      </w:pPr>
      <w:r w:rsidRPr="00EF1B33">
        <w:rPr>
          <w:sz w:val="24"/>
          <w:szCs w:val="24"/>
          <w:lang w:val="en-US"/>
        </w:rPr>
        <w:t>NOTE: An example of report can be found attached in the appendix.</w:t>
      </w:r>
    </w:p>
    <w:p w14:paraId="56DE001D" w14:textId="77777777" w:rsidR="007A1F28" w:rsidRDefault="000A7415" w:rsidP="007A1F28">
      <w:pPr>
        <w:pStyle w:val="1Para"/>
        <w:keepNext/>
        <w:ind w:left="1440" w:firstLine="0"/>
      </w:pPr>
      <w:r>
        <w:rPr>
          <w:noProof/>
          <w:lang w:val="en-GB" w:eastAsia="en-GB"/>
        </w:rPr>
        <w:drawing>
          <wp:inline distT="0" distB="0" distL="0" distR="0" wp14:anchorId="1EFC1EEE" wp14:editId="066CE907">
            <wp:extent cx="4572000" cy="121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7-06-10 at 19.44.06.png"/>
                    <pic:cNvPicPr/>
                  </pic:nvPicPr>
                  <pic:blipFill>
                    <a:blip r:embed="rId18">
                      <a:extLst>
                        <a:ext uri="{28A0092B-C50C-407E-A947-70E740481C1C}">
                          <a14:useLocalDpi xmlns:a14="http://schemas.microsoft.com/office/drawing/2010/main" val="0"/>
                        </a:ext>
                      </a:extLst>
                    </a:blip>
                    <a:stretch>
                      <a:fillRect/>
                    </a:stretch>
                  </pic:blipFill>
                  <pic:spPr>
                    <a:xfrm>
                      <a:off x="0" y="0"/>
                      <a:ext cx="4572000" cy="1219200"/>
                    </a:xfrm>
                    <a:prstGeom prst="rect">
                      <a:avLst/>
                    </a:prstGeom>
                  </pic:spPr>
                </pic:pic>
              </a:graphicData>
            </a:graphic>
          </wp:inline>
        </w:drawing>
      </w:r>
    </w:p>
    <w:p w14:paraId="317F946A" w14:textId="4DDB5EB0" w:rsidR="000A7415" w:rsidRPr="0030758D" w:rsidRDefault="00671304" w:rsidP="007A1F28">
      <w:pPr>
        <w:pStyle w:val="Caption"/>
        <w:jc w:val="center"/>
      </w:pPr>
      <w:r>
        <w:t xml:space="preserve">                       </w:t>
      </w:r>
      <w:r w:rsidR="007A1F28">
        <w:t xml:space="preserve">Figure </w:t>
      </w:r>
      <w:r w:rsidR="00567A93">
        <w:t>8</w:t>
      </w:r>
      <w:r w:rsidR="007A1F28">
        <w:t xml:space="preserve"> Screenshot of Reports folder</w:t>
      </w:r>
    </w:p>
    <w:p w14:paraId="73EF90D8" w14:textId="1890B200" w:rsidR="0030758D" w:rsidRDefault="000A7415" w:rsidP="000A7415">
      <w:pPr>
        <w:pStyle w:val="1Para"/>
        <w:numPr>
          <w:ilvl w:val="0"/>
          <w:numId w:val="15"/>
        </w:numPr>
        <w:rPr>
          <w:lang w:val="en-US"/>
        </w:rPr>
      </w:pPr>
      <w:r>
        <w:rPr>
          <w:lang w:val="en-US"/>
        </w:rPr>
        <w:t>Plagiarism report, which by default is downloaded in the application folder directly and is replaced each time the plagiarism check is run. An example is shown below:</w:t>
      </w:r>
    </w:p>
    <w:p w14:paraId="06AF68AF" w14:textId="28FB8DC2" w:rsidR="000A7415" w:rsidRDefault="00311D29" w:rsidP="000A7415">
      <w:pPr>
        <w:pStyle w:val="1Para"/>
        <w:ind w:left="1440" w:firstLine="0"/>
        <w:rPr>
          <w:i/>
          <w:lang w:val="en-US"/>
        </w:rPr>
      </w:pPr>
      <w:r>
        <w:rPr>
          <w:i/>
          <w:lang w:val="en-US"/>
        </w:rPr>
        <w:t>Testrek</w:t>
      </w:r>
      <w:r w:rsidRPr="00311D29">
        <w:rPr>
          <w:i/>
          <w:lang w:val="en-US"/>
        </w:rPr>
        <w:sym w:font="Wingdings" w:char="F0E0"/>
      </w:r>
      <w:r w:rsidRPr="00311D29">
        <w:rPr>
          <w:i/>
          <w:lang w:val="en-US"/>
        </w:rPr>
        <w:t>plagiarism_check</w:t>
      </w:r>
      <w:r>
        <w:rPr>
          <w:i/>
          <w:lang w:val="en-US"/>
        </w:rPr>
        <w:t>.html</w:t>
      </w:r>
    </w:p>
    <w:p w14:paraId="12E444ED" w14:textId="1B1188C2" w:rsidR="00EF1B33" w:rsidRDefault="00EF1B33" w:rsidP="00EF1B33">
      <w:pPr>
        <w:pStyle w:val="1Para"/>
        <w:ind w:left="1440" w:firstLine="0"/>
        <w:rPr>
          <w:sz w:val="22"/>
          <w:lang w:val="en-US"/>
        </w:rPr>
      </w:pPr>
      <w:r w:rsidRPr="00EF1B33">
        <w:rPr>
          <w:sz w:val="22"/>
          <w:lang w:val="en-US"/>
        </w:rPr>
        <w:t xml:space="preserve">NOTE: An example of </w:t>
      </w:r>
      <w:r w:rsidR="005315DF">
        <w:rPr>
          <w:sz w:val="22"/>
          <w:lang w:val="en-US"/>
        </w:rPr>
        <w:t>the plagiarism check</w:t>
      </w:r>
      <w:r w:rsidRPr="00EF1B33">
        <w:rPr>
          <w:sz w:val="22"/>
          <w:lang w:val="en-US"/>
        </w:rPr>
        <w:t xml:space="preserve"> can be found attached in the appendix.</w:t>
      </w:r>
    </w:p>
    <w:p w14:paraId="42C74FA2" w14:textId="1F0177A4" w:rsidR="0028655F" w:rsidRDefault="00EB3F00" w:rsidP="0028655F">
      <w:pPr>
        <w:pStyle w:val="Heading2"/>
      </w:pPr>
      <w:bookmarkStart w:id="23" w:name="_Toc485472224"/>
      <w:r>
        <w:t>Testrek components</w:t>
      </w:r>
      <w:bookmarkEnd w:id="23"/>
    </w:p>
    <w:p w14:paraId="1DAEA820" w14:textId="7D1373CF" w:rsidR="00EF1B33" w:rsidRDefault="0001044C" w:rsidP="00D1251F">
      <w:pPr>
        <w:pStyle w:val="1Para"/>
        <w:ind w:left="720"/>
        <w:rPr>
          <w:lang w:val="en-US"/>
        </w:rPr>
      </w:pPr>
      <w:r>
        <w:rPr>
          <w:lang w:val="en-US"/>
        </w:rPr>
        <w:t>The application</w:t>
      </w:r>
      <w:r w:rsidR="0080100A">
        <w:rPr>
          <w:lang w:val="en-US"/>
        </w:rPr>
        <w:t xml:space="preserve"> </w:t>
      </w:r>
      <w:r w:rsidR="0080100A">
        <w:rPr>
          <w:i/>
          <w:lang w:val="en-US"/>
        </w:rPr>
        <w:t>Testr</w:t>
      </w:r>
      <w:r w:rsidR="00D1251F">
        <w:rPr>
          <w:i/>
          <w:lang w:val="en-US"/>
        </w:rPr>
        <w:t>e</w:t>
      </w:r>
      <w:r w:rsidR="0080100A">
        <w:rPr>
          <w:i/>
          <w:lang w:val="en-US"/>
        </w:rPr>
        <w:t>k</w:t>
      </w:r>
      <w:r w:rsidR="007056AF">
        <w:rPr>
          <w:lang w:val="en-US"/>
        </w:rPr>
        <w:t xml:space="preserve"> is written in a few several modules to </w:t>
      </w:r>
      <w:r w:rsidR="00D1251F">
        <w:rPr>
          <w:lang w:val="en-US"/>
        </w:rPr>
        <w:t>so that the code be more readable and modifiable if necessary. In this section, different modules of the application and their constituent are discussed.</w:t>
      </w:r>
    </w:p>
    <w:p w14:paraId="6E4ECA3A" w14:textId="1BE1D87A" w:rsidR="00D1251F" w:rsidRDefault="00E04B8B" w:rsidP="00657A7F">
      <w:pPr>
        <w:pStyle w:val="Heading5"/>
        <w:numPr>
          <w:ilvl w:val="0"/>
          <w:numId w:val="0"/>
        </w:numPr>
        <w:ind w:left="720"/>
      </w:pPr>
      <w:r>
        <w:t xml:space="preserve">“__init__.py” </w:t>
      </w:r>
      <w:r w:rsidR="00657A7F">
        <w:t>module</w:t>
      </w:r>
    </w:p>
    <w:p w14:paraId="7F15B33E" w14:textId="423A89FA" w:rsidR="00E04B8B" w:rsidRDefault="00E04B8B" w:rsidP="00E04B8B">
      <w:pPr>
        <w:pStyle w:val="1Para"/>
        <w:ind w:left="720"/>
      </w:pPr>
      <w:r>
        <w:t>This is an empty file in the application directory and is</w:t>
      </w:r>
      <w:r w:rsidRPr="00E04B8B">
        <w:t xml:space="preserve"> used to mark directories on disk as Python package directories.</w:t>
      </w:r>
      <w:r>
        <w:t xml:space="preserve"> If it were not </w:t>
      </w:r>
      <w:r w:rsidR="00D92EAA">
        <w:t>present,</w:t>
      </w:r>
      <w:r>
        <w:t xml:space="preserve"> then python cannot import the sub modules in other python files in the application</w:t>
      </w:r>
      <w:r w:rsidR="00241FC0">
        <w:fldChar w:fldCharType="begin"/>
      </w:r>
      <w:r w:rsidR="00241FC0">
        <w:instrText xml:space="preserve"> ADDIN ZOTERO_ITEM CSL_CITATION {"citationID":"are748qke9","properties":{"formattedCitation":"[26]","plainCitation":"[26]"},"citationItems":[{"id":35,"uris":["http://zotero.org/users/4109258/items/PAEMSFKT"],"uri":["http://zotero.org/users/4109258/items/PAEMSFKT"],"itemData":{"id":35,"type":"webpage","title":"python - What is __init__.py for? - Stack Overflow","URL":"https://stackoverflow.com/questions/448271/what-is-init-py-for","shortTitle":"python - What is __init__.py for?","accessed":{"date-parts":[["2017",6,11]]}}}],"schema":"https://github.com/citation-style-language/schema/raw/master/csl-citation.json"} </w:instrText>
      </w:r>
      <w:r w:rsidR="00241FC0">
        <w:fldChar w:fldCharType="separate"/>
      </w:r>
      <w:r w:rsidR="00241FC0" w:rsidRPr="004C0820">
        <w:rPr>
          <w:rFonts w:cs="Times New Roman"/>
        </w:rPr>
        <w:t>[26]</w:t>
      </w:r>
      <w:r w:rsidR="00241FC0">
        <w:fldChar w:fldCharType="end"/>
      </w:r>
      <w:r>
        <w:t>.</w:t>
      </w:r>
    </w:p>
    <w:p w14:paraId="5674C655" w14:textId="7FC7B6E4" w:rsidR="00E04B8B" w:rsidRDefault="00E04B8B" w:rsidP="00657A7F">
      <w:pPr>
        <w:pStyle w:val="Heading5"/>
        <w:numPr>
          <w:ilvl w:val="0"/>
          <w:numId w:val="0"/>
        </w:numPr>
        <w:ind w:left="720"/>
      </w:pPr>
      <w:r>
        <w:lastRenderedPageBreak/>
        <w:t xml:space="preserve">“config_file.py” </w:t>
      </w:r>
      <w:r w:rsidR="00657A7F">
        <w:t>module</w:t>
      </w:r>
    </w:p>
    <w:p w14:paraId="71795312" w14:textId="3A9EE14F" w:rsidR="00E04B8B" w:rsidRDefault="00E04B8B" w:rsidP="00E04B8B">
      <w:pPr>
        <w:pStyle w:val="1Para"/>
        <w:ind w:left="720"/>
      </w:pPr>
      <w:r>
        <w:t xml:space="preserve">This is a configuration or setting file for the </w:t>
      </w:r>
      <w:r>
        <w:rPr>
          <w:i/>
        </w:rPr>
        <w:t>Testrek</w:t>
      </w:r>
      <w:r>
        <w:t>. It greatly contributes to the generality of the whole application by allowing users to change certain parameters.</w:t>
      </w:r>
      <w:r w:rsidR="00652CD1">
        <w:t xml:space="preserve"> In the following snippet, it can be seen which all parameters are available to be modified and their meanings.</w:t>
      </w:r>
    </w:p>
    <w:p w14:paraId="1B202EF1" w14:textId="77777777" w:rsidR="004E3BE4" w:rsidRDefault="004E3BE4" w:rsidP="00E04B8B">
      <w:pPr>
        <w:pStyle w:val="1Para"/>
        <w:ind w:left="720"/>
      </w:pPr>
    </w:p>
    <w:tbl>
      <w:tblPr>
        <w:tblStyle w:val="TableGrid"/>
        <w:tblW w:w="0" w:type="auto"/>
        <w:tblInd w:w="700" w:type="dxa"/>
        <w:tblLook w:val="04A0" w:firstRow="1" w:lastRow="0" w:firstColumn="1" w:lastColumn="0" w:noHBand="0" w:noVBand="1"/>
      </w:tblPr>
      <w:tblGrid>
        <w:gridCol w:w="8356"/>
      </w:tblGrid>
      <w:tr w:rsidR="007B57CA" w14:paraId="3D8D522B" w14:textId="77777777" w:rsidTr="007B57CA">
        <w:tc>
          <w:tcPr>
            <w:tcW w:w="8356" w:type="dxa"/>
          </w:tcPr>
          <w:p w14:paraId="30DD422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import os</w:t>
            </w:r>
          </w:p>
          <w:p w14:paraId="333F81C0"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6616357"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012CCA1D"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WNLOAD FILE SPECIFIC #######</w:t>
            </w:r>
          </w:p>
          <w:p w14:paraId="2C6A0E38"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7BB04F1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 not modify this parameter</w:t>
            </w:r>
          </w:p>
          <w:p w14:paraId="35D8597A"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curr_dir = os.getcwd()</w:t>
            </w:r>
          </w:p>
          <w:p w14:paraId="47ED6D4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25A3CB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eb_url = "http://users.fs.cvut.cz/"</w:t>
            </w:r>
          </w:p>
          <w:p w14:paraId="4AD7E969"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0388987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answer_folder = os.path.join(curr_dir, "Answers")</w:t>
            </w:r>
          </w:p>
          <w:p w14:paraId="2A4EEA2C"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5C35C6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tasks_folders = ["Task1", "Task2", "Task3"]</w:t>
            </w:r>
          </w:p>
          <w:p w14:paraId="52BBDB2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E1A57A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rep_dir = os.path.join(curr_dir, "Reports")</w:t>
            </w:r>
          </w:p>
          <w:p w14:paraId="33A0DC6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356E7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45DB5A11"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PLAGIARISM CHECK SPECFIC ######</w:t>
            </w:r>
          </w:p>
          <w:p w14:paraId="6CBEBA0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BF2DF1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hash_check = False</w:t>
            </w:r>
          </w:p>
          <w:p w14:paraId="4A82C81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639415C" w14:textId="077E00C8"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B57CA">
              <w:rPr>
                <w:rFonts w:ascii="Consolas" w:hAnsi="Consolas" w:cs="Courier New"/>
                <w:noProof/>
                <w:color w:val="242729"/>
                <w:szCs w:val="24"/>
                <w:bdr w:val="none" w:sz="0" w:space="0" w:color="auto" w:frame="1"/>
                <w:shd w:val="clear" w:color="auto" w:fill="EFF0F1"/>
                <w:lang w:val="en-GB" w:eastAsia="en-GB"/>
              </w:rPr>
              <w:t>type_of_check = "Simple Ratio"</w:t>
            </w:r>
          </w:p>
        </w:tc>
      </w:tr>
    </w:tbl>
    <w:p w14:paraId="6182DB2D" w14:textId="77777777" w:rsidR="00B26D43" w:rsidRPr="00B26D43" w:rsidRDefault="00B26D43" w:rsidP="00B26D43">
      <w:pPr>
        <w:pStyle w:val="1Para"/>
        <w:ind w:left="720"/>
        <w:rPr>
          <w:b/>
          <w:sz w:val="10"/>
          <w:szCs w:val="10"/>
        </w:rPr>
      </w:pPr>
    </w:p>
    <w:p w14:paraId="33885494" w14:textId="17155603" w:rsidR="00B26D43" w:rsidRDefault="00B26D43" w:rsidP="00B26D43">
      <w:pPr>
        <w:pStyle w:val="1Para"/>
        <w:ind w:left="720"/>
        <w:rPr>
          <w:noProof/>
        </w:rPr>
      </w:pPr>
      <w:r w:rsidRPr="00B26D43">
        <w:rPr>
          <w:b/>
          <w:noProof/>
        </w:rPr>
        <w:t>web_url</w:t>
      </w:r>
      <w:r>
        <w:rPr>
          <w:noProof/>
        </w:rPr>
        <w:t xml:space="preserve">: Specify the root url where the student folders are placed. For e.g.: </w:t>
      </w:r>
      <w:r w:rsidRPr="00B26D43">
        <w:rPr>
          <w:i/>
          <w:noProof/>
        </w:rPr>
        <w:t xml:space="preserve">web_url = </w:t>
      </w:r>
      <w:hyperlink r:id="rId19" w:history="1">
        <w:r w:rsidRPr="00B26D43">
          <w:rPr>
            <w:rStyle w:val="Hyperlink"/>
            <w:i/>
            <w:noProof/>
          </w:rPr>
          <w:t>http://users.fs.cvut.cz/~</w:t>
        </w:r>
      </w:hyperlink>
    </w:p>
    <w:p w14:paraId="2B338E94" w14:textId="3169EA52" w:rsidR="00B26D43" w:rsidRDefault="00B26D43" w:rsidP="00B26D43">
      <w:pPr>
        <w:pStyle w:val="1Para"/>
        <w:ind w:left="720"/>
        <w:rPr>
          <w:noProof/>
        </w:rPr>
      </w:pPr>
      <w:r w:rsidRPr="00B26D43">
        <w:rPr>
          <w:b/>
          <w:noProof/>
        </w:rPr>
        <w:t>answer_folder</w:t>
      </w:r>
      <w:r>
        <w:rPr>
          <w:noProof/>
        </w:rPr>
        <w:t xml:space="preserve">: The directory where downloaded files are stored. For e.g.: </w:t>
      </w:r>
      <w:r w:rsidRPr="00B26D43">
        <w:rPr>
          <w:i/>
          <w:noProof/>
        </w:rPr>
        <w:t>answer_folder = os.path.join(curr_dir, "Answers")</w:t>
      </w:r>
    </w:p>
    <w:p w14:paraId="4A0C367C" w14:textId="47685B0E" w:rsidR="00B26D43" w:rsidRDefault="00B26D43" w:rsidP="008E1887">
      <w:pPr>
        <w:pStyle w:val="1Para"/>
        <w:ind w:left="720"/>
        <w:rPr>
          <w:i/>
          <w:noProof/>
        </w:rPr>
      </w:pPr>
      <w:r w:rsidRPr="00B26D43">
        <w:rPr>
          <w:b/>
          <w:noProof/>
        </w:rPr>
        <w:t>tasks_folders</w:t>
      </w:r>
      <w:r>
        <w:rPr>
          <w:noProof/>
        </w:rPr>
        <w:t xml:space="preserve">: Specify the folders on the web file-system where the answer files should be downloaded from. For e.g.: </w:t>
      </w:r>
      <w:r w:rsidRPr="00B26D43">
        <w:rPr>
          <w:i/>
          <w:noProof/>
        </w:rPr>
        <w:t>tasks_folders = ["Task1", "Task2", "Task3"]</w:t>
      </w:r>
    </w:p>
    <w:p w14:paraId="1F2EF7E0" w14:textId="741F29CE" w:rsidR="00B26D43" w:rsidRPr="00B26D43" w:rsidRDefault="00B26D43" w:rsidP="00B26D43">
      <w:pPr>
        <w:pStyle w:val="1Para"/>
        <w:ind w:left="720"/>
        <w:rPr>
          <w:noProof/>
        </w:rPr>
      </w:pPr>
      <w:r w:rsidRPr="00B26D43">
        <w:rPr>
          <w:b/>
          <w:noProof/>
        </w:rPr>
        <w:lastRenderedPageBreak/>
        <w:t>type_of_check</w:t>
      </w:r>
      <w:r w:rsidRPr="00B26D43">
        <w:rPr>
          <w:noProof/>
        </w:rPr>
        <w:t>: Type of string comparison. Set to "Simple Ratio" for simple ratio</w:t>
      </w:r>
      <w:r>
        <w:rPr>
          <w:noProof/>
        </w:rPr>
        <w:t xml:space="preserve">. </w:t>
      </w:r>
      <w:r w:rsidRPr="00B26D43">
        <w:rPr>
          <w:noProof/>
        </w:rPr>
        <w:t>All available options: "Simple Ratio", "Partial Ratio", "Token Sort Ratio", "Token Set Ratio"</w:t>
      </w:r>
      <w:r>
        <w:rPr>
          <w:noProof/>
        </w:rPr>
        <w:t>.</w:t>
      </w:r>
    </w:p>
    <w:p w14:paraId="4F6D4398" w14:textId="2A58B942" w:rsidR="00B26D43" w:rsidRDefault="00B26D43" w:rsidP="00B26D43">
      <w:pPr>
        <w:pStyle w:val="1Para"/>
        <w:ind w:left="720"/>
        <w:rPr>
          <w:noProof/>
        </w:rPr>
      </w:pPr>
      <w:r w:rsidRPr="00B26D43">
        <w:rPr>
          <w:b/>
          <w:noProof/>
        </w:rPr>
        <w:t>rep_dir</w:t>
      </w:r>
      <w:r>
        <w:rPr>
          <w:noProof/>
        </w:rPr>
        <w:t>: The directory where the reports generated regarding downloading of the files should be stored.</w:t>
      </w:r>
    </w:p>
    <w:p w14:paraId="5E1D6E47" w14:textId="7CAB4400" w:rsidR="00B26D43" w:rsidRDefault="00B26D43" w:rsidP="00B26D43">
      <w:pPr>
        <w:pStyle w:val="1Para"/>
        <w:ind w:left="720"/>
        <w:rPr>
          <w:noProof/>
        </w:rPr>
      </w:pPr>
      <w:r w:rsidRPr="00B26D43">
        <w:rPr>
          <w:b/>
          <w:noProof/>
        </w:rPr>
        <w:t>hash_check</w:t>
      </w:r>
      <w:r>
        <w:rPr>
          <w:noProof/>
        </w:rPr>
        <w:t>: Run plagiarism check on hash or whole file content. Set to True if check based on hash or False for check based on content. Hash check takes much less time as compared to the other option</w:t>
      </w:r>
      <w:r w:rsidR="00887C7D">
        <w:rPr>
          <w:noProof/>
        </w:rPr>
        <w:t>.</w:t>
      </w:r>
    </w:p>
    <w:p w14:paraId="292CDBC9" w14:textId="3272DCA2" w:rsidR="00B26D43" w:rsidRDefault="00B26D43" w:rsidP="0038678F">
      <w:pPr>
        <w:pStyle w:val="1Para"/>
        <w:ind w:left="720"/>
        <w:rPr>
          <w:noProof/>
        </w:rPr>
      </w:pPr>
      <w:r w:rsidRPr="00B26D43">
        <w:rPr>
          <w:b/>
          <w:noProof/>
        </w:rPr>
        <w:t>type_of_check</w:t>
      </w:r>
      <w:r>
        <w:rPr>
          <w:noProof/>
        </w:rPr>
        <w:t>: Type of string comparison. Set to "Simple Ratio" for simple ratio. All available options: "Simple Ratio", "Partial Ratio", "Token Sort Ratio", "Token Set Ratio"</w:t>
      </w:r>
      <w:r w:rsidR="00887C7D">
        <w:rPr>
          <w:noProof/>
        </w:rPr>
        <w:t>.</w:t>
      </w:r>
    </w:p>
    <w:p w14:paraId="7B86FD41" w14:textId="77777777" w:rsidR="0038678F" w:rsidRDefault="0038678F" w:rsidP="00C560B4">
      <w:pPr>
        <w:pStyle w:val="1Para"/>
        <w:ind w:left="1440"/>
        <w:rPr>
          <w:noProof/>
        </w:rPr>
      </w:pPr>
    </w:p>
    <w:p w14:paraId="07F0AA90" w14:textId="7E1F85A1" w:rsidR="007B57CA" w:rsidRDefault="007B57CA" w:rsidP="00657A7F">
      <w:pPr>
        <w:pStyle w:val="Heading5"/>
        <w:numPr>
          <w:ilvl w:val="0"/>
          <w:numId w:val="0"/>
        </w:numPr>
        <w:ind w:left="720"/>
      </w:pPr>
      <w:r>
        <w:t>“</w:t>
      </w:r>
      <w:r w:rsidRPr="007B57CA">
        <w:t>plagiarism.</w:t>
      </w:r>
      <w:r w:rsidRPr="00F77B9A">
        <w:t>py</w:t>
      </w:r>
      <w:r>
        <w:t xml:space="preserve">” </w:t>
      </w:r>
      <w:r w:rsidR="00657A7F">
        <w:t>module</w:t>
      </w:r>
    </w:p>
    <w:p w14:paraId="0832B058" w14:textId="2DC7AF27" w:rsidR="005543F0" w:rsidRDefault="007B57CA" w:rsidP="005543F0">
      <w:pPr>
        <w:pStyle w:val="1Para"/>
        <w:ind w:left="720"/>
        <w:rPr>
          <w:lang w:val="en-US"/>
        </w:rPr>
      </w:pPr>
      <w:r>
        <w:rPr>
          <w:lang w:val="en-US"/>
        </w:rPr>
        <w:t>The</w:t>
      </w:r>
      <w:r w:rsidR="005543F0">
        <w:rPr>
          <w:lang w:val="en-US"/>
        </w:rPr>
        <w:t xml:space="preserve"> plagiarism.py file consists of definition of the function </w:t>
      </w:r>
      <w:r w:rsidR="005543F0" w:rsidRPr="005543F0">
        <w:rPr>
          <w:rFonts w:ascii="Consolas" w:hAnsi="Consolas" w:cs="Courier New"/>
          <w:noProof/>
          <w:color w:val="242729"/>
          <w:sz w:val="24"/>
          <w:szCs w:val="24"/>
          <w:bdr w:val="none" w:sz="0" w:space="0" w:color="auto" w:frame="1"/>
          <w:shd w:val="clear" w:color="auto" w:fill="EFF0F1"/>
          <w:lang w:val="en-GB" w:eastAsia="en-GB"/>
        </w:rPr>
        <w:t>retrieve_folder_content</w:t>
      </w:r>
      <w:r w:rsidR="005543F0">
        <w:rPr>
          <w:lang w:val="en-US"/>
        </w:rPr>
        <w:t xml:space="preserve">, which is used to retrieve contents of a folder. This function takes in two parameters </w:t>
      </w:r>
      <w:r w:rsidR="005543F0">
        <w:rPr>
          <w:i/>
          <w:lang w:val="en-US"/>
        </w:rPr>
        <w:t>src_path</w:t>
      </w:r>
      <w:r w:rsidR="005543F0">
        <w:rPr>
          <w:lang w:val="en-US"/>
        </w:rPr>
        <w:t xml:space="preserve"> and </w:t>
      </w:r>
      <w:r w:rsidR="005543F0">
        <w:rPr>
          <w:i/>
          <w:lang w:val="en-US"/>
        </w:rPr>
        <w:t>file_check</w:t>
      </w:r>
      <w:r w:rsidR="005543F0">
        <w:rPr>
          <w:lang w:val="en-US"/>
        </w:rPr>
        <w:t xml:space="preserve">, where the first is the absolute path to the directory where contents are required to be checked and the latter is for checking if to check the sub-directories or files in the </w:t>
      </w:r>
      <w:r w:rsidR="005543F0" w:rsidRPr="005543F0">
        <w:rPr>
          <w:i/>
          <w:lang w:val="en-US"/>
        </w:rPr>
        <w:t>src_path</w:t>
      </w:r>
      <w:r w:rsidR="005543F0">
        <w:rPr>
          <w:lang w:val="en-US"/>
        </w:rPr>
        <w:t xml:space="preserve">. It was convenient to write a function like this as there </w:t>
      </w:r>
      <w:r w:rsidR="00B26D43">
        <w:rPr>
          <w:lang w:val="en-US"/>
        </w:rPr>
        <w:t xml:space="preserve">was a need of subsequent retrieving of the contents in a directory for checking the files. </w:t>
      </w:r>
    </w:p>
    <w:p w14:paraId="6730F597" w14:textId="77777777" w:rsidR="00C560B4" w:rsidRDefault="00C560B4" w:rsidP="00C560B4">
      <w:pPr>
        <w:pStyle w:val="1Para"/>
        <w:ind w:left="1440"/>
        <w:rPr>
          <w:lang w:val="en-US"/>
        </w:rPr>
      </w:pPr>
    </w:p>
    <w:p w14:paraId="599589D5" w14:textId="5912D08B" w:rsidR="00C560B4" w:rsidRDefault="00C560B4" w:rsidP="00657A7F">
      <w:pPr>
        <w:pStyle w:val="Heading5"/>
        <w:numPr>
          <w:ilvl w:val="0"/>
          <w:numId w:val="0"/>
        </w:numPr>
        <w:ind w:left="720"/>
      </w:pPr>
      <w:r>
        <w:t>“scrapper</w:t>
      </w:r>
      <w:r w:rsidRPr="007B57CA">
        <w:t>.</w:t>
      </w:r>
      <w:r w:rsidRPr="00F77B9A">
        <w:t>py</w:t>
      </w:r>
      <w:r>
        <w:t xml:space="preserve">” </w:t>
      </w:r>
      <w:r w:rsidR="00657A7F">
        <w:t>module</w:t>
      </w:r>
    </w:p>
    <w:p w14:paraId="4929D9DE" w14:textId="77777777" w:rsidR="004E3BE4" w:rsidRDefault="00C560B4" w:rsidP="00C560B4">
      <w:pPr>
        <w:pStyle w:val="1Para"/>
        <w:ind w:left="720"/>
        <w:rPr>
          <w:lang w:val="en-US"/>
        </w:rPr>
      </w:pPr>
      <w:r>
        <w:rPr>
          <w:lang w:val="en-US"/>
        </w:rPr>
        <w:t xml:space="preserve">The </w:t>
      </w:r>
      <w:r w:rsidR="008E2DE9">
        <w:rPr>
          <w:lang w:val="en-US"/>
        </w:rPr>
        <w:t>scrapper</w:t>
      </w:r>
      <w:r>
        <w:rPr>
          <w:lang w:val="en-US"/>
        </w:rPr>
        <w:t>.py file consis</w:t>
      </w:r>
      <w:r w:rsidR="008E2DE9">
        <w:rPr>
          <w:lang w:val="en-US"/>
        </w:rPr>
        <w:t xml:space="preserve">ts of definition of the functions that checks </w:t>
      </w:r>
      <w:r w:rsidR="00975300">
        <w:rPr>
          <w:lang w:val="en-US"/>
        </w:rPr>
        <w:t xml:space="preserve">for the answer files in the student folder on the </w:t>
      </w:r>
      <w:r w:rsidR="00D525A1">
        <w:rPr>
          <w:lang w:val="en-US"/>
        </w:rPr>
        <w:t xml:space="preserve">server filesystem </w:t>
      </w:r>
      <w:r w:rsidR="008E2DE9">
        <w:rPr>
          <w:lang w:val="en-US"/>
        </w:rPr>
        <w:lastRenderedPageBreak/>
        <w:t>and</w:t>
      </w:r>
      <w:r w:rsidR="00D525A1">
        <w:rPr>
          <w:lang w:val="en-US"/>
        </w:rPr>
        <w:t xml:space="preserve"> then</w:t>
      </w:r>
      <w:r w:rsidR="008E2DE9">
        <w:rPr>
          <w:lang w:val="en-US"/>
        </w:rPr>
        <w:t xml:space="preserve"> download</w:t>
      </w:r>
      <w:r w:rsidR="00D525A1">
        <w:rPr>
          <w:lang w:val="en-US"/>
        </w:rPr>
        <w:t xml:space="preserve"> the files. Other than that, there are some function definitions like </w:t>
      </w:r>
      <w:r w:rsidR="00D525A1">
        <w:rPr>
          <w:rFonts w:ascii="Consolas" w:hAnsi="Consolas" w:cs="Courier New"/>
          <w:noProof/>
          <w:color w:val="242729"/>
          <w:szCs w:val="24"/>
          <w:bdr w:val="none" w:sz="0" w:space="0" w:color="auto" w:frame="1"/>
          <w:shd w:val="clear" w:color="auto" w:fill="EFF0F1"/>
          <w:lang w:val="en-GB" w:eastAsia="en-GB"/>
        </w:rPr>
        <w:t>move_file</w:t>
      </w:r>
      <w:r w:rsidR="00D525A1" w:rsidRPr="00D525A1">
        <w:rPr>
          <w:lang w:val="en-US"/>
        </w:rPr>
        <w:t xml:space="preserve"> </w:t>
      </w:r>
      <w:r w:rsidR="00D525A1">
        <w:rPr>
          <w:lang w:val="en-US"/>
        </w:rPr>
        <w:t>to move downloaded files under the</w:t>
      </w:r>
      <w:r w:rsidR="00A37298">
        <w:rPr>
          <w:lang w:val="en-US"/>
        </w:rPr>
        <w:t xml:space="preserve"> right student and task folders and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A37298">
        <w:rPr>
          <w:lang w:val="en-US"/>
        </w:rPr>
        <w:t xml:space="preserve">function to get the usernames of the test takers. </w:t>
      </w:r>
    </w:p>
    <w:p w14:paraId="2CD3EF71" w14:textId="768FFD43" w:rsidR="00C560B4" w:rsidRDefault="007723C3" w:rsidP="00C560B4">
      <w:pPr>
        <w:pStyle w:val="1Para"/>
        <w:ind w:left="720"/>
        <w:rPr>
          <w:lang w:val="en-US"/>
        </w:rPr>
      </w:pPr>
      <w:r w:rsidRPr="007723C3">
        <w:rPr>
          <w:lang w:val="en-US"/>
        </w:rPr>
        <w:t xml:space="preserve">The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4E3BE4">
        <w:rPr>
          <w:lang w:val="en-US"/>
        </w:rPr>
        <w:t xml:space="preserve">function </w:t>
      </w:r>
      <w:r w:rsidR="00A37298">
        <w:rPr>
          <w:lang w:val="en-US"/>
        </w:rPr>
        <w:t xml:space="preserve">uses </w:t>
      </w:r>
      <w:r w:rsidR="00A37298" w:rsidRPr="00A37298">
        <w:rPr>
          <w:i/>
          <w:lang w:val="en-US"/>
        </w:rPr>
        <w:t>easygui</w:t>
      </w:r>
      <w:r w:rsidR="00A37298">
        <w:rPr>
          <w:i/>
          <w:lang w:val="en-US"/>
        </w:rPr>
        <w:t xml:space="preserve"> </w:t>
      </w:r>
      <w:r w:rsidR="00A37298">
        <w:rPr>
          <w:lang w:val="en-US"/>
        </w:rPr>
        <w:t xml:space="preserve">file picker which restricts the selection to </w:t>
      </w:r>
      <w:r w:rsidR="004E3BE4">
        <w:rPr>
          <w:lang w:val="en-US"/>
        </w:rPr>
        <w:t>only</w:t>
      </w:r>
      <w:r w:rsidR="00A37298">
        <w:rPr>
          <w:lang w:val="en-US"/>
        </w:rPr>
        <w:t xml:space="preserve"> text file containing the names of the test takers on separate lines. This function also incorporates several validation checks before a list of test takers is returned for the main program to loop through in order to download the files from the server file system i.e. public_html folder for each test taker. For an expected run and end of the application, </w:t>
      </w:r>
      <w:r w:rsidR="00A37298" w:rsidRPr="00A37298">
        <w:rPr>
          <w:i/>
          <w:lang w:val="en-US"/>
        </w:rPr>
        <w:t>Exceptions</w:t>
      </w:r>
      <w:r w:rsidR="00A37298">
        <w:rPr>
          <w:lang w:val="en-US"/>
        </w:rPr>
        <w:t xml:space="preserve"> like no text file selected</w:t>
      </w:r>
      <w:r w:rsidR="004E3BE4">
        <w:rPr>
          <w:lang w:val="en-US"/>
        </w:rPr>
        <w:t xml:space="preserve"> and other unexpected errors are taken care of in the function definition itself as shown below:</w:t>
      </w:r>
    </w:p>
    <w:tbl>
      <w:tblPr>
        <w:tblStyle w:val="TableGrid"/>
        <w:tblW w:w="8400" w:type="dxa"/>
        <w:tblInd w:w="700" w:type="dxa"/>
        <w:tblLook w:val="04A0" w:firstRow="1" w:lastRow="0" w:firstColumn="1" w:lastColumn="0" w:noHBand="0" w:noVBand="1"/>
      </w:tblPr>
      <w:tblGrid>
        <w:gridCol w:w="8400"/>
      </w:tblGrid>
      <w:tr w:rsidR="004E3BE4" w14:paraId="737D06E3" w14:textId="77777777" w:rsidTr="004E3BE4">
        <w:tc>
          <w:tcPr>
            <w:tcW w:w="8400" w:type="dxa"/>
          </w:tcPr>
          <w:p w14:paraId="2697EA55"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except Exception as e:</w:t>
            </w:r>
          </w:p>
          <w:p w14:paraId="2D058F21"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if file_name is None:</w:t>
            </w:r>
          </w:p>
          <w:p w14:paraId="4950AD12" w14:textId="5241EDEB"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No text file with usernames selected!"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 "\n" + "Script exited", "Error")</w:t>
            </w:r>
          </w:p>
          <w:p w14:paraId="370C5B57" w14:textId="35486EB6"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raise SystemExit("No text file with usernames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selected!")</w:t>
            </w:r>
          </w:p>
          <w:p w14:paraId="7018DD3D"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lse:</w:t>
            </w:r>
          </w:p>
          <w:p w14:paraId="04EC55B0"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e.message, "Error")</w:t>
            </w:r>
          </w:p>
          <w:p w14:paraId="23FB1C65" w14:textId="0AAF3E51" w:rsidR="004E3BE4" w:rsidRPr="004E3BE4" w:rsidRDefault="004E3BE4" w:rsidP="004E3BE4">
            <w:pPr>
              <w:pStyle w:val="HTMLPreformatted"/>
              <w:shd w:val="clear" w:color="auto" w:fill="EFF0F1"/>
              <w:textAlignment w:val="baseline"/>
              <w:rPr>
                <w:rFonts w:ascii="Consolas" w:hAnsi="Consolas"/>
                <w:color w:val="242729"/>
              </w:rPr>
            </w:pPr>
            <w:r w:rsidRPr="004E3BE4">
              <w:rPr>
                <w:rStyle w:val="HTMLCode"/>
                <w:rFonts w:ascii="Consolas" w:hAnsi="Consolas"/>
                <w:noProof/>
                <w:color w:val="242729"/>
                <w:sz w:val="24"/>
                <w:szCs w:val="24"/>
                <w:bdr w:val="none" w:sz="0" w:space="0" w:color="auto" w:frame="1"/>
                <w:shd w:val="clear" w:color="auto" w:fill="EFF0F1"/>
              </w:rPr>
              <w:t xml:space="preserve">        raise</w:t>
            </w:r>
          </w:p>
        </w:tc>
      </w:tr>
    </w:tbl>
    <w:p w14:paraId="265AC69C" w14:textId="77777777" w:rsidR="004E3BE4" w:rsidRDefault="004E3BE4" w:rsidP="00A43E6F">
      <w:pPr>
        <w:pStyle w:val="1Para"/>
        <w:ind w:firstLine="0"/>
        <w:rPr>
          <w:lang w:val="en-US"/>
        </w:rPr>
      </w:pPr>
    </w:p>
    <w:p w14:paraId="2E658749" w14:textId="77777777" w:rsidR="007C7C5A" w:rsidRDefault="007C7C5A" w:rsidP="007723C3">
      <w:pPr>
        <w:pStyle w:val="1Para"/>
        <w:ind w:left="720"/>
        <w:rPr>
          <w:lang w:val="en-US"/>
        </w:rPr>
      </w:pPr>
    </w:p>
    <w:p w14:paraId="4EC8C69B" w14:textId="28A287CC" w:rsidR="007723C3" w:rsidRDefault="007723C3" w:rsidP="007723C3">
      <w:pPr>
        <w:pStyle w:val="1Para"/>
        <w:ind w:left="720"/>
        <w:rPr>
          <w:lang w:val="en-US"/>
        </w:rPr>
      </w:pPr>
      <w:r>
        <w:rPr>
          <w:lang w:val="en-US"/>
        </w:rPr>
        <w:t xml:space="preserve">The </w:t>
      </w:r>
      <w:r w:rsidR="00005F3B" w:rsidRPr="00005F3B">
        <w:rPr>
          <w:rFonts w:ascii="Consolas" w:hAnsi="Consolas" w:cs="Courier New"/>
          <w:noProof/>
          <w:color w:val="242729"/>
          <w:szCs w:val="24"/>
          <w:bdr w:val="none" w:sz="0" w:space="0" w:color="auto" w:frame="1"/>
          <w:shd w:val="clear" w:color="auto" w:fill="EFF0F1"/>
          <w:lang w:val="en-GB" w:eastAsia="en-GB"/>
        </w:rPr>
        <w:t>file_fldr_exists</w:t>
      </w:r>
      <w:r w:rsidR="00005F3B" w:rsidRPr="00A37298">
        <w:rPr>
          <w:lang w:val="en-US"/>
        </w:rPr>
        <w:t xml:space="preserve"> </w:t>
      </w:r>
      <w:r w:rsidR="00005F3B">
        <w:rPr>
          <w:lang w:val="en-US"/>
        </w:rPr>
        <w:t xml:space="preserve">function uses </w:t>
      </w:r>
      <w:r w:rsidR="00005F3B">
        <w:rPr>
          <w:i/>
          <w:lang w:val="en-US"/>
        </w:rPr>
        <w:t xml:space="preserve">requests </w:t>
      </w:r>
      <w:r w:rsidR="00005F3B">
        <w:rPr>
          <w:lang w:val="en-US"/>
        </w:rPr>
        <w:t>library to check the status code that is returned while trying to get the file from the public_html folder.</w:t>
      </w:r>
      <w:r>
        <w:rPr>
          <w:lang w:val="en-US"/>
        </w:rPr>
        <w:t xml:space="preserve"> It was necessary to do </w:t>
      </w:r>
      <w:r w:rsidR="00D92EAA">
        <w:rPr>
          <w:lang w:val="en-US"/>
        </w:rPr>
        <w:t>to</w:t>
      </w:r>
      <w:r>
        <w:rPr>
          <w:lang w:val="en-US"/>
        </w:rPr>
        <w:t xml:space="preserve"> decrease the time complexity of the of </w:t>
      </w:r>
      <w:r>
        <w:rPr>
          <w:i/>
          <w:lang w:val="en-US"/>
        </w:rPr>
        <w:t>Testrek</w:t>
      </w:r>
      <w:r>
        <w:rPr>
          <w:lang w:val="en-US"/>
        </w:rPr>
        <w:t xml:space="preserve"> during runtime. Below are some status</w:t>
      </w:r>
      <w:r w:rsidR="00A43E6F">
        <w:rPr>
          <w:lang w:val="en-US"/>
        </w:rPr>
        <w:t xml:space="preserve"> codes that can be returned by the</w:t>
      </w:r>
      <w:r>
        <w:rPr>
          <w:lang w:val="en-US"/>
        </w:rPr>
        <w:t xml:space="preserve"> server</w:t>
      </w:r>
      <w:r w:rsidR="00A43E6F">
        <w:rPr>
          <w:lang w:val="en-US"/>
        </w:rPr>
        <w:fldChar w:fldCharType="begin"/>
      </w:r>
      <w:r w:rsidR="004C0820">
        <w:rPr>
          <w:lang w:val="en-US"/>
        </w:rPr>
        <w:instrText xml:space="preserve"> ADDIN ZOTERO_ITEM CSL_CITATION {"citationID":"a2plpae42nu","properties":{"formattedCitation":"[27]","plainCitation":"[27]"},"citationItems":[{"id":75,"uris":["http://zotero.org/users/4109258/items/IXAZWQGV"],"uri":["http://zotero.org/users/4109258/items/IXAZWQGV"],"itemData":{"id":75,"type":"webpage","title":"HTTP/1.1: Status Code Definitions","URL":"https://www.w3.org/Protocols/rfc2616/rfc2616-sec10.html","accessed":{"date-parts":[["2017",6,17]]}}}],"schema":"https://github.com/citation-style-language/schema/raw/master/csl-citation.json"} </w:instrText>
      </w:r>
      <w:r w:rsidR="00A43E6F">
        <w:rPr>
          <w:lang w:val="en-US"/>
        </w:rPr>
        <w:fldChar w:fldCharType="separate"/>
      </w:r>
      <w:r w:rsidR="004C0820" w:rsidRPr="004C0820">
        <w:rPr>
          <w:rFonts w:cs="Times New Roman"/>
        </w:rPr>
        <w:t>[27]</w:t>
      </w:r>
      <w:r w:rsidR="00A43E6F">
        <w:rPr>
          <w:lang w:val="en-US"/>
        </w:rPr>
        <w:fldChar w:fldCharType="end"/>
      </w:r>
      <w:r>
        <w:rPr>
          <w:lang w:val="en-US"/>
        </w:rPr>
        <w:t>:</w:t>
      </w:r>
    </w:p>
    <w:p w14:paraId="4F6C2C39" w14:textId="77777777" w:rsidR="007C7C5A" w:rsidRDefault="007C7C5A" w:rsidP="007723C3">
      <w:pPr>
        <w:pStyle w:val="1Para"/>
        <w:ind w:left="720"/>
        <w:rPr>
          <w:lang w:val="en-US"/>
        </w:rPr>
      </w:pPr>
    </w:p>
    <w:p w14:paraId="03E97621" w14:textId="77777777" w:rsidR="007C7C5A" w:rsidRDefault="007C7C5A" w:rsidP="007723C3">
      <w:pPr>
        <w:pStyle w:val="1Para"/>
        <w:ind w:left="720"/>
        <w:rPr>
          <w:lang w:val="en-US"/>
        </w:rPr>
      </w:pPr>
    </w:p>
    <w:p w14:paraId="28D92B95" w14:textId="3BC65262" w:rsidR="00AC401D" w:rsidRDefault="00AC401D" w:rsidP="00AC401D">
      <w:pPr>
        <w:pStyle w:val="Caption"/>
        <w:keepNext/>
        <w:jc w:val="center"/>
      </w:pPr>
      <w:r>
        <w:t xml:space="preserve">Table </w:t>
      </w:r>
      <w:r w:rsidR="006A6956">
        <w:fldChar w:fldCharType="begin"/>
      </w:r>
      <w:r w:rsidR="006A6956">
        <w:instrText xml:space="preserve"> SEQ Table \* ARABIC </w:instrText>
      </w:r>
      <w:r w:rsidR="006A6956">
        <w:fldChar w:fldCharType="separate"/>
      </w:r>
      <w:r w:rsidR="00F05D2C">
        <w:rPr>
          <w:noProof/>
        </w:rPr>
        <w:t>2</w:t>
      </w:r>
      <w:r w:rsidR="006A6956">
        <w:rPr>
          <w:noProof/>
        </w:rPr>
        <w:fldChar w:fldCharType="end"/>
      </w:r>
      <w:r>
        <w:t xml:space="preserve"> </w:t>
      </w:r>
      <w:r w:rsidR="00A43E6F">
        <w:t>HTTP/1.1</w:t>
      </w:r>
      <w:r>
        <w:t xml:space="preserve"> Response Codes</w:t>
      </w:r>
    </w:p>
    <w:tbl>
      <w:tblPr>
        <w:tblStyle w:val="TableGrid"/>
        <w:tblW w:w="8656" w:type="dxa"/>
        <w:jc w:val="center"/>
        <w:tblLook w:val="04A0" w:firstRow="1" w:lastRow="0" w:firstColumn="1" w:lastColumn="0" w:noHBand="0" w:noVBand="1"/>
      </w:tblPr>
      <w:tblGrid>
        <w:gridCol w:w="4128"/>
        <w:gridCol w:w="4528"/>
      </w:tblGrid>
      <w:tr w:rsidR="007723C3" w14:paraId="0B0D92D0" w14:textId="77777777" w:rsidTr="00965841">
        <w:trPr>
          <w:jc w:val="center"/>
        </w:trPr>
        <w:tc>
          <w:tcPr>
            <w:tcW w:w="4128" w:type="dxa"/>
          </w:tcPr>
          <w:p w14:paraId="07780FCA" w14:textId="77777777" w:rsidR="007723C3" w:rsidRDefault="007723C3" w:rsidP="00444348">
            <w:pPr>
              <w:pStyle w:val="1Para"/>
              <w:ind w:firstLine="0"/>
              <w:jc w:val="center"/>
              <w:rPr>
                <w:lang w:val="en-US"/>
              </w:rPr>
            </w:pPr>
            <w:r>
              <w:rPr>
                <w:lang w:val="en-US"/>
              </w:rPr>
              <w:t>Code</w:t>
            </w:r>
          </w:p>
        </w:tc>
        <w:tc>
          <w:tcPr>
            <w:tcW w:w="4528" w:type="dxa"/>
          </w:tcPr>
          <w:p w14:paraId="240265F1" w14:textId="77777777" w:rsidR="007723C3" w:rsidRDefault="007723C3" w:rsidP="00444348">
            <w:pPr>
              <w:pStyle w:val="1Para"/>
              <w:ind w:firstLine="0"/>
              <w:jc w:val="center"/>
              <w:rPr>
                <w:lang w:val="en-US"/>
              </w:rPr>
            </w:pPr>
            <w:r>
              <w:rPr>
                <w:lang w:val="en-US"/>
              </w:rPr>
              <w:t>Description</w:t>
            </w:r>
          </w:p>
        </w:tc>
      </w:tr>
      <w:tr w:rsidR="007723C3" w14:paraId="7D916B27" w14:textId="77777777" w:rsidTr="00965841">
        <w:trPr>
          <w:jc w:val="center"/>
        </w:trPr>
        <w:tc>
          <w:tcPr>
            <w:tcW w:w="4128" w:type="dxa"/>
          </w:tcPr>
          <w:p w14:paraId="22C5FB3F" w14:textId="77777777" w:rsidR="007723C3" w:rsidRDefault="007723C3" w:rsidP="00444348">
            <w:pPr>
              <w:pStyle w:val="1Para"/>
              <w:ind w:firstLine="0"/>
              <w:jc w:val="center"/>
              <w:rPr>
                <w:lang w:val="en-US"/>
              </w:rPr>
            </w:pPr>
            <w:r>
              <w:rPr>
                <w:lang w:val="en-US"/>
              </w:rPr>
              <w:t>100</w:t>
            </w:r>
          </w:p>
        </w:tc>
        <w:tc>
          <w:tcPr>
            <w:tcW w:w="4528" w:type="dxa"/>
          </w:tcPr>
          <w:p w14:paraId="204476E1" w14:textId="77777777" w:rsidR="007723C3" w:rsidRDefault="007723C3" w:rsidP="00444348">
            <w:pPr>
              <w:pStyle w:val="1Para"/>
              <w:ind w:firstLine="0"/>
              <w:jc w:val="center"/>
              <w:rPr>
                <w:lang w:val="en-US"/>
              </w:rPr>
            </w:pPr>
            <w:r>
              <w:rPr>
                <w:lang w:val="en-US"/>
              </w:rPr>
              <w:t>Continue</w:t>
            </w:r>
          </w:p>
        </w:tc>
      </w:tr>
      <w:tr w:rsidR="007723C3" w14:paraId="0D986D67" w14:textId="77777777" w:rsidTr="00965841">
        <w:trPr>
          <w:jc w:val="center"/>
        </w:trPr>
        <w:tc>
          <w:tcPr>
            <w:tcW w:w="4128" w:type="dxa"/>
          </w:tcPr>
          <w:p w14:paraId="4EC8BA11" w14:textId="77777777" w:rsidR="007723C3" w:rsidRDefault="007723C3" w:rsidP="00444348">
            <w:pPr>
              <w:pStyle w:val="1Para"/>
              <w:ind w:firstLine="0"/>
              <w:jc w:val="center"/>
              <w:rPr>
                <w:lang w:val="en-US"/>
              </w:rPr>
            </w:pPr>
            <w:r>
              <w:rPr>
                <w:lang w:val="en-US"/>
              </w:rPr>
              <w:t>200</w:t>
            </w:r>
          </w:p>
        </w:tc>
        <w:tc>
          <w:tcPr>
            <w:tcW w:w="4528" w:type="dxa"/>
          </w:tcPr>
          <w:p w14:paraId="0597049B" w14:textId="77777777" w:rsidR="007723C3" w:rsidRDefault="007723C3" w:rsidP="00444348">
            <w:pPr>
              <w:pStyle w:val="1Para"/>
              <w:ind w:firstLine="0"/>
              <w:jc w:val="center"/>
              <w:rPr>
                <w:lang w:val="en-US"/>
              </w:rPr>
            </w:pPr>
            <w:r>
              <w:rPr>
                <w:lang w:val="en-US"/>
              </w:rPr>
              <w:t>OK</w:t>
            </w:r>
          </w:p>
        </w:tc>
      </w:tr>
      <w:tr w:rsidR="007723C3" w14:paraId="2A6BBBF5" w14:textId="77777777" w:rsidTr="00965841">
        <w:trPr>
          <w:jc w:val="center"/>
        </w:trPr>
        <w:tc>
          <w:tcPr>
            <w:tcW w:w="4128" w:type="dxa"/>
          </w:tcPr>
          <w:p w14:paraId="2BA9B9A6" w14:textId="77777777" w:rsidR="007723C3" w:rsidRDefault="007723C3" w:rsidP="00444348">
            <w:pPr>
              <w:pStyle w:val="1Para"/>
              <w:ind w:firstLine="0"/>
              <w:jc w:val="center"/>
              <w:rPr>
                <w:lang w:val="en-US"/>
              </w:rPr>
            </w:pPr>
            <w:r>
              <w:rPr>
                <w:lang w:val="en-US"/>
              </w:rPr>
              <w:t>201</w:t>
            </w:r>
          </w:p>
        </w:tc>
        <w:tc>
          <w:tcPr>
            <w:tcW w:w="4528" w:type="dxa"/>
          </w:tcPr>
          <w:p w14:paraId="2943D5BF" w14:textId="77777777" w:rsidR="007723C3" w:rsidRDefault="007723C3" w:rsidP="00444348">
            <w:pPr>
              <w:pStyle w:val="1Para"/>
              <w:ind w:firstLine="0"/>
              <w:jc w:val="center"/>
              <w:rPr>
                <w:lang w:val="en-US"/>
              </w:rPr>
            </w:pPr>
            <w:r>
              <w:rPr>
                <w:lang w:val="en-US"/>
              </w:rPr>
              <w:t>Created</w:t>
            </w:r>
          </w:p>
        </w:tc>
      </w:tr>
      <w:tr w:rsidR="007723C3" w14:paraId="4E253CD1" w14:textId="77777777" w:rsidTr="00965841">
        <w:trPr>
          <w:jc w:val="center"/>
        </w:trPr>
        <w:tc>
          <w:tcPr>
            <w:tcW w:w="4128" w:type="dxa"/>
          </w:tcPr>
          <w:p w14:paraId="021668FE" w14:textId="77777777" w:rsidR="007723C3" w:rsidRDefault="007723C3" w:rsidP="00444348">
            <w:pPr>
              <w:pStyle w:val="1Para"/>
              <w:ind w:firstLine="0"/>
              <w:jc w:val="center"/>
              <w:rPr>
                <w:lang w:val="en-US"/>
              </w:rPr>
            </w:pPr>
            <w:r>
              <w:rPr>
                <w:lang w:val="en-US"/>
              </w:rPr>
              <w:t>202</w:t>
            </w:r>
          </w:p>
        </w:tc>
        <w:tc>
          <w:tcPr>
            <w:tcW w:w="4528" w:type="dxa"/>
          </w:tcPr>
          <w:p w14:paraId="30C69A96" w14:textId="77777777" w:rsidR="007723C3" w:rsidRDefault="007723C3" w:rsidP="00444348">
            <w:pPr>
              <w:pStyle w:val="1Para"/>
              <w:ind w:firstLine="0"/>
              <w:jc w:val="center"/>
              <w:rPr>
                <w:lang w:val="en-US"/>
              </w:rPr>
            </w:pPr>
            <w:r>
              <w:rPr>
                <w:lang w:val="en-US"/>
              </w:rPr>
              <w:t>Accepted</w:t>
            </w:r>
          </w:p>
        </w:tc>
      </w:tr>
      <w:tr w:rsidR="007723C3" w14:paraId="0B7E35F2" w14:textId="77777777" w:rsidTr="00965841">
        <w:trPr>
          <w:jc w:val="center"/>
        </w:trPr>
        <w:tc>
          <w:tcPr>
            <w:tcW w:w="4128" w:type="dxa"/>
          </w:tcPr>
          <w:p w14:paraId="059B03FB" w14:textId="77777777" w:rsidR="007723C3" w:rsidRDefault="007723C3" w:rsidP="00444348">
            <w:pPr>
              <w:pStyle w:val="1Para"/>
              <w:ind w:firstLine="0"/>
              <w:jc w:val="center"/>
              <w:rPr>
                <w:lang w:val="en-US"/>
              </w:rPr>
            </w:pPr>
            <w:r>
              <w:rPr>
                <w:lang w:val="en-US"/>
              </w:rPr>
              <w:t>400</w:t>
            </w:r>
          </w:p>
        </w:tc>
        <w:tc>
          <w:tcPr>
            <w:tcW w:w="4528" w:type="dxa"/>
          </w:tcPr>
          <w:p w14:paraId="26F476CC" w14:textId="77777777" w:rsidR="007723C3" w:rsidRDefault="007723C3" w:rsidP="00444348">
            <w:pPr>
              <w:pStyle w:val="1Para"/>
              <w:ind w:firstLine="0"/>
              <w:jc w:val="center"/>
              <w:rPr>
                <w:lang w:val="en-US"/>
              </w:rPr>
            </w:pPr>
            <w:r>
              <w:rPr>
                <w:lang w:val="en-US"/>
              </w:rPr>
              <w:t>Bad Request</w:t>
            </w:r>
          </w:p>
        </w:tc>
      </w:tr>
      <w:tr w:rsidR="007723C3" w14:paraId="201BDF36" w14:textId="77777777" w:rsidTr="00965841">
        <w:trPr>
          <w:jc w:val="center"/>
        </w:trPr>
        <w:tc>
          <w:tcPr>
            <w:tcW w:w="4128" w:type="dxa"/>
          </w:tcPr>
          <w:p w14:paraId="03E8437C" w14:textId="77777777" w:rsidR="007723C3" w:rsidRDefault="007723C3" w:rsidP="00444348">
            <w:pPr>
              <w:pStyle w:val="1Para"/>
              <w:ind w:firstLine="0"/>
              <w:jc w:val="center"/>
              <w:rPr>
                <w:lang w:val="en-US"/>
              </w:rPr>
            </w:pPr>
            <w:r>
              <w:rPr>
                <w:lang w:val="en-US"/>
              </w:rPr>
              <w:t>404</w:t>
            </w:r>
          </w:p>
        </w:tc>
        <w:tc>
          <w:tcPr>
            <w:tcW w:w="4528" w:type="dxa"/>
          </w:tcPr>
          <w:p w14:paraId="007192DD" w14:textId="77777777" w:rsidR="007723C3" w:rsidRDefault="007723C3" w:rsidP="00444348">
            <w:pPr>
              <w:pStyle w:val="1Para"/>
              <w:ind w:firstLine="0"/>
              <w:jc w:val="center"/>
              <w:rPr>
                <w:lang w:val="en-US"/>
              </w:rPr>
            </w:pPr>
            <w:r>
              <w:rPr>
                <w:lang w:val="en-US"/>
              </w:rPr>
              <w:t>Not Found</w:t>
            </w:r>
          </w:p>
        </w:tc>
      </w:tr>
      <w:tr w:rsidR="007723C3" w14:paraId="199183ED" w14:textId="77777777" w:rsidTr="00965841">
        <w:trPr>
          <w:jc w:val="center"/>
        </w:trPr>
        <w:tc>
          <w:tcPr>
            <w:tcW w:w="4128" w:type="dxa"/>
          </w:tcPr>
          <w:p w14:paraId="684ED390" w14:textId="77777777" w:rsidR="007723C3" w:rsidRDefault="007723C3" w:rsidP="00444348">
            <w:pPr>
              <w:pStyle w:val="1Para"/>
              <w:ind w:firstLine="0"/>
              <w:jc w:val="center"/>
              <w:rPr>
                <w:lang w:val="en-US"/>
              </w:rPr>
            </w:pPr>
            <w:r>
              <w:rPr>
                <w:lang w:val="en-US"/>
              </w:rPr>
              <w:t>500</w:t>
            </w:r>
          </w:p>
        </w:tc>
        <w:tc>
          <w:tcPr>
            <w:tcW w:w="4528" w:type="dxa"/>
          </w:tcPr>
          <w:p w14:paraId="33172274" w14:textId="77777777" w:rsidR="007723C3" w:rsidRDefault="007723C3" w:rsidP="00444348">
            <w:pPr>
              <w:pStyle w:val="1Para"/>
              <w:ind w:firstLine="0"/>
              <w:jc w:val="center"/>
              <w:rPr>
                <w:lang w:val="en-US"/>
              </w:rPr>
            </w:pPr>
            <w:r>
              <w:rPr>
                <w:lang w:val="en-US"/>
              </w:rPr>
              <w:t>Internal Server Error</w:t>
            </w:r>
          </w:p>
        </w:tc>
      </w:tr>
    </w:tbl>
    <w:p w14:paraId="71A1A0E1" w14:textId="77777777" w:rsidR="007723C3" w:rsidRDefault="007723C3" w:rsidP="007723C3">
      <w:pPr>
        <w:pStyle w:val="1Para"/>
        <w:ind w:firstLine="0"/>
        <w:rPr>
          <w:lang w:val="en-US"/>
        </w:rPr>
      </w:pPr>
    </w:p>
    <w:p w14:paraId="60A25152" w14:textId="548A209F" w:rsidR="00E833FF" w:rsidRDefault="00E833FF" w:rsidP="007723C3">
      <w:pPr>
        <w:pStyle w:val="1Para"/>
        <w:ind w:left="720"/>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00BF75E5">
        <w:rPr>
          <w:rFonts w:ascii="Consolas" w:hAnsi="Consolas" w:cs="Courier New"/>
          <w:noProof/>
          <w:color w:val="242729"/>
          <w:szCs w:val="24"/>
          <w:bdr w:val="none" w:sz="0" w:space="0" w:color="auto" w:frame="1"/>
          <w:shd w:val="clear" w:color="auto" w:fill="EFF0F1"/>
          <w:lang w:val="en-GB" w:eastAsia="en-GB"/>
        </w:rPr>
        <w:fldChar w:fldCharType="begin"/>
      </w:r>
      <w:r w:rsidR="004C0820">
        <w:rPr>
          <w:rFonts w:ascii="Consolas" w:hAnsi="Consolas" w:cs="Courier New"/>
          <w:noProof/>
          <w:color w:val="242729"/>
          <w:szCs w:val="24"/>
          <w:bdr w:val="none" w:sz="0" w:space="0" w:color="auto" w:frame="1"/>
          <w:shd w:val="clear" w:color="auto" w:fill="EFF0F1"/>
          <w:lang w:val="en-GB" w:eastAsia="en-GB"/>
        </w:rPr>
        <w:instrText xml:space="preserve"> ADDIN ZOTERO_ITEM CSL_CITATION {"citationID":"a2hl05i28ic","properties":{"formattedCitation":"[28]","plainCitation":"[28]"},"citationItems":[{"id":77,"uris":["http://zotero.org/users/4109258/items/6TQUSACX"],"uri":["http://zotero.org/users/4109258/items/6TQUSACX"],"itemData":{"id":77,"type":"webpage","title":"Quickstart — Requests 2.18.1 documentation","URL":"http://docs.python-requests.org/en/master/user/quickstart/#make-a-request","accessed":{"date-parts":[["2017",6,17]]}}}],"schema":"https://github.com/citation-style-language/schema/raw/master/csl-citation.json"} </w:instrText>
      </w:r>
      <w:r w:rsidR="00BF75E5">
        <w:rPr>
          <w:rFonts w:ascii="Consolas" w:hAnsi="Consolas" w:cs="Courier New"/>
          <w:noProof/>
          <w:color w:val="242729"/>
          <w:szCs w:val="24"/>
          <w:bdr w:val="none" w:sz="0" w:space="0" w:color="auto" w:frame="1"/>
          <w:shd w:val="clear" w:color="auto" w:fill="EFF0F1"/>
          <w:lang w:val="en-GB" w:eastAsia="en-GB"/>
        </w:rPr>
        <w:fldChar w:fldCharType="separate"/>
      </w:r>
      <w:r w:rsidR="004C0820" w:rsidRPr="004C0820">
        <w:rPr>
          <w:rFonts w:ascii="Consolas" w:hAnsi="Consolas"/>
        </w:rPr>
        <w:t>[28]</w:t>
      </w:r>
      <w:r w:rsidR="00BF75E5">
        <w:rPr>
          <w:rFonts w:ascii="Consolas" w:hAnsi="Consolas" w:cs="Courier New"/>
          <w:noProof/>
          <w:color w:val="242729"/>
          <w:szCs w:val="24"/>
          <w:bdr w:val="none" w:sz="0" w:space="0" w:color="auto" w:frame="1"/>
          <w:shd w:val="clear" w:color="auto" w:fill="EFF0F1"/>
          <w:lang w:val="en-GB" w:eastAsia="en-GB"/>
        </w:rPr>
        <w:fldChar w:fldCharType="end"/>
      </w:r>
      <w:r w:rsidRPr="00356C9B">
        <w:rPr>
          <w:lang w:val="en-US"/>
        </w:rPr>
        <w:t xml:space="preserve"> </w:t>
      </w:r>
      <w:r>
        <w:rPr>
          <w:lang w:val="en-US"/>
        </w:rPr>
        <w:t xml:space="preserve">method returns the response from the URL that is provided as a parameter. The function proceeds if the URL can be reached by checking the status code of the response method. </w:t>
      </w:r>
    </w:p>
    <w:tbl>
      <w:tblPr>
        <w:tblStyle w:val="TableGrid"/>
        <w:tblW w:w="8426" w:type="dxa"/>
        <w:tblInd w:w="663" w:type="dxa"/>
        <w:tblLook w:val="04A0" w:firstRow="1" w:lastRow="0" w:firstColumn="1" w:lastColumn="0" w:noHBand="0" w:noVBand="1"/>
      </w:tblPr>
      <w:tblGrid>
        <w:gridCol w:w="8426"/>
      </w:tblGrid>
      <w:tr w:rsidR="007723C3" w14:paraId="75F72F41" w14:textId="77777777" w:rsidTr="007723C3">
        <w:tc>
          <w:tcPr>
            <w:tcW w:w="8426" w:type="dxa"/>
          </w:tcPr>
          <w:p w14:paraId="70C03F2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def file_download(file_url):</w:t>
            </w:r>
          </w:p>
          <w:p w14:paraId="1A43229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Downloads file from the server</w:t>
            </w:r>
          </w:p>
          <w:p w14:paraId="1C92E4E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4A636667"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ram file_url: url to the file to be downloaded</w:t>
            </w:r>
          </w:p>
          <w:p w14:paraId="625C4F0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Either the downloaded file or False</w:t>
            </w:r>
          </w:p>
          <w:p w14:paraId="0A501EE1"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t>
            </w:r>
          </w:p>
          <w:p w14:paraId="3EBD49B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local_filename = file_url.split('/')[-1]</w:t>
            </w:r>
          </w:p>
          <w:p w14:paraId="7EC2099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 = requests.get(file_url, stream=True)</w:t>
            </w:r>
          </w:p>
          <w:p w14:paraId="74F68EFD"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lastRenderedPageBreak/>
              <w:t xml:space="preserve">    if r.status_code == 200:</w:t>
            </w:r>
          </w:p>
          <w:p w14:paraId="31D8757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581F7CA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count = 0</w:t>
            </w:r>
          </w:p>
          <w:p w14:paraId="4AFDB00A"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0157514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count += 1</w:t>
            </w:r>
          </w:p>
          <w:p w14:paraId="0DD56B2F"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ount &lt;= 3000:</w:t>
            </w:r>
          </w:p>
          <w:p w14:paraId="4F7D968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hunk:</w:t>
            </w:r>
          </w:p>
          <w:p w14:paraId="2003D38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write(chunk)</w:t>
            </w:r>
          </w:p>
          <w:p w14:paraId="4DD7B3F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flush()</w:t>
            </w:r>
          </w:p>
          <w:p w14:paraId="6720129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else:</w:t>
            </w:r>
          </w:p>
          <w:p w14:paraId="5475774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p w14:paraId="396EC660"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local_filename</w:t>
            </w:r>
          </w:p>
          <w:p w14:paraId="69BD1EF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17593476" w:rsidR="00E833FF" w:rsidRPr="00356C9B"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tc>
      </w:tr>
    </w:tbl>
    <w:p w14:paraId="36120691" w14:textId="77777777" w:rsidR="00C7184C" w:rsidRDefault="00C7184C" w:rsidP="007723C3">
      <w:pPr>
        <w:spacing w:after="160" w:line="259" w:lineRule="auto"/>
        <w:ind w:left="720"/>
      </w:pPr>
    </w:p>
    <w:p w14:paraId="65336D8E" w14:textId="77777777" w:rsidR="00657A7F" w:rsidRDefault="00657A7F" w:rsidP="007723C3">
      <w:pPr>
        <w:spacing w:after="160" w:line="259" w:lineRule="auto"/>
        <w:ind w:left="720"/>
      </w:pPr>
    </w:p>
    <w:p w14:paraId="18AB5B3E" w14:textId="7FDD8E7B" w:rsidR="00657A7F" w:rsidRDefault="00657A7F" w:rsidP="00657A7F">
      <w:pPr>
        <w:pStyle w:val="Heading5"/>
        <w:numPr>
          <w:ilvl w:val="0"/>
          <w:numId w:val="0"/>
        </w:numPr>
        <w:ind w:left="720"/>
      </w:pPr>
      <w:r>
        <w:t>“test.</w:t>
      </w:r>
      <w:r w:rsidRPr="00F77B9A">
        <w:t>py</w:t>
      </w:r>
      <w:r>
        <w:t>” module</w:t>
      </w:r>
    </w:p>
    <w:p w14:paraId="4B0E2341" w14:textId="397B9D1F" w:rsidR="00607D5F" w:rsidRDefault="00657A7F" w:rsidP="008E680A">
      <w:pPr>
        <w:pStyle w:val="1Para"/>
        <w:ind w:left="720"/>
      </w:pPr>
      <w:r>
        <w:t xml:space="preserve">Test.py module imports </w:t>
      </w:r>
      <w:r w:rsidR="008E680A">
        <w:rPr>
          <w:rFonts w:ascii="Consolas" w:hAnsi="Consolas" w:cs="Courier New"/>
          <w:noProof/>
          <w:color w:val="242729"/>
          <w:szCs w:val="24"/>
          <w:bdr w:val="none" w:sz="0" w:space="0" w:color="auto" w:frame="1"/>
          <w:shd w:val="clear" w:color="auto" w:fill="EFF0F1"/>
          <w:lang w:val="en-GB" w:eastAsia="en-GB"/>
        </w:rPr>
        <w:t>TestCase</w:t>
      </w:r>
      <w:r w:rsidR="008E680A">
        <w:rPr>
          <w:lang w:val="en-US"/>
        </w:rPr>
        <w:t xml:space="preserve"> </w:t>
      </w:r>
      <w:r w:rsidR="008E680A">
        <w:t xml:space="preserve">from </w:t>
      </w:r>
      <w:r w:rsidR="00D92EAA">
        <w:rPr>
          <w:rFonts w:ascii="Consolas" w:hAnsi="Consolas" w:cs="Courier New"/>
          <w:noProof/>
          <w:color w:val="242729"/>
          <w:szCs w:val="24"/>
          <w:bdr w:val="none" w:sz="0" w:space="0" w:color="auto" w:frame="1"/>
          <w:shd w:val="clear" w:color="auto" w:fill="EFF0F1"/>
          <w:lang w:val="en-GB" w:eastAsia="en-GB"/>
        </w:rPr>
        <w:t>unittest</w:t>
      </w:r>
      <w:r w:rsidR="00BF75E5">
        <w:rPr>
          <w:rFonts w:ascii="Consolas" w:hAnsi="Consolas" w:cs="Courier New"/>
          <w:noProof/>
          <w:color w:val="242729"/>
          <w:szCs w:val="24"/>
          <w:bdr w:val="none" w:sz="0" w:space="0" w:color="auto" w:frame="1"/>
          <w:shd w:val="clear" w:color="auto" w:fill="EFF0F1"/>
          <w:lang w:val="en-GB" w:eastAsia="en-GB"/>
        </w:rPr>
        <w:fldChar w:fldCharType="begin"/>
      </w:r>
      <w:r w:rsidR="004C0820">
        <w:rPr>
          <w:rFonts w:ascii="Consolas" w:hAnsi="Consolas" w:cs="Courier New"/>
          <w:noProof/>
          <w:color w:val="242729"/>
          <w:szCs w:val="24"/>
          <w:bdr w:val="none" w:sz="0" w:space="0" w:color="auto" w:frame="1"/>
          <w:shd w:val="clear" w:color="auto" w:fill="EFF0F1"/>
          <w:lang w:val="en-GB" w:eastAsia="en-GB"/>
        </w:rPr>
        <w:instrText xml:space="preserve"> ADDIN ZOTERO_ITEM CSL_CITATION {"citationID":"a2d1dgtsd5b","properties":{"formattedCitation":"[29]","plainCitation":"[29]"},"citationItems":[{"id":79,"uris":["http://zotero.org/users/4109258/items/57C9JHGE"],"uri":["http://zotero.org/users/4109258/items/57C9JHGE"],"itemData":{"id":79,"type":"webpage","title":"25.3. unittest — Unit testing framework — Python 2.7.13 documentation","URL":"https://docs.python.org/2/library/unittest.html","accessed":{"date-parts":[["2017",6,17]]}}}],"schema":"https://github.com/citation-style-language/schema/raw/master/csl-citation.json"} </w:instrText>
      </w:r>
      <w:r w:rsidR="00BF75E5">
        <w:rPr>
          <w:rFonts w:ascii="Consolas" w:hAnsi="Consolas" w:cs="Courier New"/>
          <w:noProof/>
          <w:color w:val="242729"/>
          <w:szCs w:val="24"/>
          <w:bdr w:val="none" w:sz="0" w:space="0" w:color="auto" w:frame="1"/>
          <w:shd w:val="clear" w:color="auto" w:fill="EFF0F1"/>
          <w:lang w:val="en-GB" w:eastAsia="en-GB"/>
        </w:rPr>
        <w:fldChar w:fldCharType="separate"/>
      </w:r>
      <w:r w:rsidR="004C0820" w:rsidRPr="004C0820">
        <w:rPr>
          <w:rFonts w:ascii="Consolas" w:hAnsi="Consolas"/>
        </w:rPr>
        <w:t>[29]</w:t>
      </w:r>
      <w:r w:rsidR="00BF75E5">
        <w:rPr>
          <w:rFonts w:ascii="Consolas" w:hAnsi="Consolas" w:cs="Courier New"/>
          <w:noProof/>
          <w:color w:val="242729"/>
          <w:szCs w:val="24"/>
          <w:bdr w:val="none" w:sz="0" w:space="0" w:color="auto" w:frame="1"/>
          <w:shd w:val="clear" w:color="auto" w:fill="EFF0F1"/>
          <w:lang w:val="en-GB" w:eastAsia="en-GB"/>
        </w:rPr>
        <w:fldChar w:fldCharType="end"/>
      </w:r>
      <w:r w:rsidR="00D92EAA">
        <w:t xml:space="preserve"> library</w:t>
      </w:r>
      <w:r w:rsidR="008E680A">
        <w:t xml:space="preserve"> that comes standard with Python. The function definitions found in </w:t>
      </w:r>
      <w:r w:rsidR="008E680A">
        <w:rPr>
          <w:i/>
        </w:rPr>
        <w:t>test.py</w:t>
      </w:r>
      <w:r w:rsidR="008E680A">
        <w:t xml:space="preserve"> module runs the unit test on some major functions used in </w:t>
      </w:r>
      <w:r w:rsidR="008E680A">
        <w:rPr>
          <w:i/>
        </w:rPr>
        <w:t>Testrek</w:t>
      </w:r>
      <w:r w:rsidR="008E680A">
        <w:t xml:space="preserve">. Running these tests can guarantee that the functions related to downloading the files, found in the </w:t>
      </w:r>
      <w:r w:rsidR="008E680A">
        <w:rPr>
          <w:i/>
        </w:rPr>
        <w:t>scrapper.py</w:t>
      </w:r>
      <w:r w:rsidR="008E680A">
        <w:t xml:space="preserve"> module are running as expected and can connect to the server to download the answers files.</w:t>
      </w:r>
    </w:p>
    <w:p w14:paraId="06F7C740" w14:textId="0FD8BB8F" w:rsidR="008E680A" w:rsidRDefault="006E3D5A" w:rsidP="008E680A">
      <w:pPr>
        <w:pStyle w:val="1Para"/>
        <w:ind w:left="720"/>
      </w:pPr>
      <w:r>
        <w:t xml:space="preserve">An example of how the unit tests are approached can be found in the snippet below. When run, the  </w:t>
      </w:r>
      <w:r w:rsidRPr="006E3D5A">
        <w:rPr>
          <w:rFonts w:ascii="Consolas" w:hAnsi="Consolas" w:cs="Courier New"/>
          <w:noProof/>
          <w:color w:val="242729"/>
          <w:szCs w:val="24"/>
          <w:bdr w:val="none" w:sz="0" w:space="0" w:color="auto" w:frame="1"/>
          <w:shd w:val="clear" w:color="auto" w:fill="EFF0F1"/>
          <w:lang w:val="en-GB" w:eastAsia="en-GB"/>
        </w:rPr>
        <w:t>TestDocxFileDownload</w:t>
      </w:r>
      <w:r>
        <w:t xml:space="preserve"> function mimics the normal working of application by downloading a test file from public_html folder of server file system which is </w:t>
      </w:r>
      <w:r w:rsidR="00D92EAA">
        <w:t>publicly</w:t>
      </w:r>
      <w:r>
        <w:t xml:space="preserve"> accessible and then </w:t>
      </w:r>
      <w:r w:rsidRPr="006E3D5A">
        <w:rPr>
          <w:rFonts w:ascii="Consolas" w:hAnsi="Consolas" w:cs="Courier New"/>
          <w:noProof/>
          <w:color w:val="242729"/>
          <w:szCs w:val="24"/>
          <w:bdr w:val="none" w:sz="0" w:space="0" w:color="auto" w:frame="1"/>
          <w:shd w:val="clear" w:color="auto" w:fill="EFF0F1"/>
          <w:lang w:val="en-GB" w:eastAsia="en-GB"/>
        </w:rPr>
        <w:t>self.assertIs</w:t>
      </w:r>
      <w:r w:rsidRPr="006E3D5A">
        <w:t xml:space="preserve"> </w:t>
      </w:r>
      <w:r>
        <w:t xml:space="preserve">is used to verify that the downloaded files </w:t>
      </w:r>
      <w:r w:rsidR="00D92EAA">
        <w:t>exist</w:t>
      </w:r>
      <w:r>
        <w:t xml:space="preserve"> in the </w:t>
      </w:r>
      <w:r w:rsidR="000D14A0">
        <w:rPr>
          <w:i/>
        </w:rPr>
        <w:t>Testrek</w:t>
      </w:r>
      <w:r w:rsidR="000D14A0">
        <w:t xml:space="preserve"> root directory.</w:t>
      </w:r>
    </w:p>
    <w:tbl>
      <w:tblPr>
        <w:tblStyle w:val="TableGrid"/>
        <w:tblW w:w="0" w:type="auto"/>
        <w:tblInd w:w="700" w:type="dxa"/>
        <w:tblLook w:val="04A0" w:firstRow="1" w:lastRow="0" w:firstColumn="1" w:lastColumn="0" w:noHBand="0" w:noVBand="1"/>
      </w:tblPr>
      <w:tblGrid>
        <w:gridCol w:w="8356"/>
      </w:tblGrid>
      <w:tr w:rsidR="000D14A0" w14:paraId="69D25C3A" w14:textId="77777777" w:rsidTr="000D14A0">
        <w:tc>
          <w:tcPr>
            <w:tcW w:w="8356" w:type="dxa"/>
          </w:tcPr>
          <w:p w14:paraId="7E23E0D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unittest import TestCase</w:t>
            </w:r>
          </w:p>
          <w:p w14:paraId="4175EF8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scrapper import file_download, filenames_from_html</w:t>
            </w:r>
          </w:p>
          <w:p w14:paraId="6472C9E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plagiarism import *</w:t>
            </w:r>
          </w:p>
          <w:p w14:paraId="4513C30E" w14:textId="22B8CE82"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import os</w:t>
            </w:r>
          </w:p>
          <w:p w14:paraId="222EDCA9" w14:textId="77777777"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7E6FE19D"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class TestDocxFileDownload(TestCase):</w:t>
            </w:r>
          </w:p>
          <w:p w14:paraId="252F3062"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1E5FEC41"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lastRenderedPageBreak/>
              <w:t>Modify the url parameters to the file_download to test.</w:t>
            </w:r>
          </w:p>
          <w:p w14:paraId="60F74C7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Use url to the file for the user account to which you have access.</w:t>
            </w:r>
          </w:p>
          <w:p w14:paraId="7A175A01" w14:textId="4E198BC4"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6CE4DF15"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234F1940"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BASE_DIR = os.getcwd()</w:t>
            </w:r>
          </w:p>
          <w:p w14:paraId="2C8860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06D8B3B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def test(self):</w:t>
            </w:r>
          </w:p>
          <w:p w14:paraId="4273AF7A"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base_dir = os.getcwd()</w:t>
            </w:r>
          </w:p>
          <w:p w14:paraId="6B1FAB0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if os.path.isfile("test.docx"):</w:t>
            </w:r>
          </w:p>
          <w:p w14:paraId="38F1A9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os.remove(os.path.join(base_dir, "test.docx"))</w:t>
            </w:r>
          </w:p>
          <w:p w14:paraId="29EE37E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else:</w:t>
            </w:r>
          </w:p>
          <w:p w14:paraId="32E361E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file_download("http://users.fs.cvut.cz/~tandoaks/test.docx")</w:t>
            </w:r>
          </w:p>
          <w:p w14:paraId="0DEA1FCB" w14:textId="32FDCFCC" w:rsidR="000D14A0" w:rsidRPr="000D14A0" w:rsidRDefault="000D14A0" w:rsidP="000D14A0">
            <w:pPr>
              <w:pStyle w:val="HTMLPreformatted"/>
              <w:shd w:val="clear" w:color="auto" w:fill="EFF0F1"/>
              <w:textAlignment w:val="baseline"/>
              <w:rPr>
                <w:rFonts w:ascii="Consolas" w:hAnsi="Consolas"/>
                <w:color w:val="242729"/>
              </w:rPr>
            </w:pPr>
            <w:r w:rsidRPr="000D14A0">
              <w:rPr>
                <w:rStyle w:val="HTMLCode"/>
                <w:rFonts w:ascii="Consolas" w:hAnsi="Consolas"/>
                <w:noProof/>
                <w:color w:val="242729"/>
                <w:sz w:val="24"/>
                <w:szCs w:val="24"/>
                <w:bdr w:val="none" w:sz="0" w:space="0" w:color="auto" w:frame="1"/>
                <w:shd w:val="clear" w:color="auto" w:fill="EFF0F1"/>
              </w:rPr>
              <w:t xml:space="preserve">        self.assertIs(True, os.path.isfile("test.docx"))</w:t>
            </w:r>
          </w:p>
        </w:tc>
      </w:tr>
    </w:tbl>
    <w:p w14:paraId="5C909A3D" w14:textId="5D9F26BC" w:rsidR="000D14A0" w:rsidRDefault="000D14A0" w:rsidP="000D14A0">
      <w:pPr>
        <w:pStyle w:val="1Para"/>
        <w:rPr>
          <w:sz w:val="24"/>
          <w:lang w:val="en-US"/>
        </w:rPr>
      </w:pPr>
    </w:p>
    <w:p w14:paraId="3D9DD795" w14:textId="77777777" w:rsidR="00712F7D" w:rsidRDefault="00712F7D" w:rsidP="000D14A0">
      <w:pPr>
        <w:pStyle w:val="1Para"/>
        <w:rPr>
          <w:sz w:val="24"/>
          <w:lang w:val="en-US"/>
        </w:rPr>
      </w:pPr>
    </w:p>
    <w:p w14:paraId="45920629" w14:textId="1556848D" w:rsidR="00483393" w:rsidRDefault="00483393" w:rsidP="00483393">
      <w:pPr>
        <w:pStyle w:val="Heading5"/>
        <w:numPr>
          <w:ilvl w:val="0"/>
          <w:numId w:val="0"/>
        </w:numPr>
        <w:ind w:left="720"/>
      </w:pPr>
      <w:r>
        <w:t>“RUN.</w:t>
      </w:r>
      <w:r w:rsidRPr="00F77B9A">
        <w:t>py</w:t>
      </w:r>
      <w:r>
        <w:t>” module</w:t>
      </w:r>
    </w:p>
    <w:p w14:paraId="164DE68A" w14:textId="542C2CB1" w:rsidR="00483393" w:rsidRDefault="00483393" w:rsidP="00483393">
      <w:pPr>
        <w:pStyle w:val="1Para"/>
        <w:ind w:left="720"/>
      </w:pPr>
      <w:r>
        <w:rPr>
          <w:i/>
        </w:rPr>
        <w:t>RUN.py</w:t>
      </w:r>
      <w:r>
        <w:t xml:space="preserve"> module serves as a main entry point to the </w:t>
      </w:r>
      <w:r>
        <w:rPr>
          <w:i/>
        </w:rPr>
        <w:t>Testrek</w:t>
      </w:r>
      <w:r>
        <w:t xml:space="preserve"> application. It joins together all the functionality of </w:t>
      </w:r>
      <w:r>
        <w:rPr>
          <w:i/>
        </w:rPr>
        <w:t xml:space="preserve">Testrek </w:t>
      </w:r>
      <w:r>
        <w:t xml:space="preserve">defined in other modules described above. </w:t>
      </w:r>
      <w:r w:rsidR="007D37DF">
        <w:t xml:space="preserve">This module consists of </w:t>
      </w:r>
      <w:r w:rsidR="007D37DF">
        <w:rPr>
          <w:rFonts w:ascii="Consolas" w:hAnsi="Consolas" w:cs="Courier New"/>
          <w:noProof/>
          <w:color w:val="242729"/>
          <w:szCs w:val="24"/>
          <w:bdr w:val="none" w:sz="0" w:space="0" w:color="auto" w:frame="1"/>
          <w:shd w:val="clear" w:color="auto" w:fill="EFF0F1"/>
          <w:lang w:val="en-GB" w:eastAsia="en-GB"/>
        </w:rPr>
        <w:t>main</w:t>
      </w:r>
      <w:r w:rsidR="004A723B">
        <w:t xml:space="preserve"> method under which most of the logic</w:t>
      </w:r>
      <w:r w:rsidR="007D37DF">
        <w:t xml:space="preserve"> </w:t>
      </w:r>
      <w:r w:rsidR="00061FDE">
        <w:t xml:space="preserve">of </w:t>
      </w:r>
      <w:r w:rsidR="00061FDE" w:rsidRPr="00061FDE">
        <w:rPr>
          <w:i/>
        </w:rPr>
        <w:t>Testrek</w:t>
      </w:r>
      <w:r w:rsidR="004A723B">
        <w:t xml:space="preserve"> lives</w:t>
      </w:r>
      <w:r w:rsidR="00202BEA">
        <w:t>.</w:t>
      </w:r>
    </w:p>
    <w:p w14:paraId="56DC2B80" w14:textId="73A4B2F6" w:rsidR="0005593E" w:rsidRDefault="0005593E" w:rsidP="00483393">
      <w:pPr>
        <w:pStyle w:val="1Para"/>
        <w:ind w:left="720"/>
      </w:pPr>
      <w:r>
        <w:t xml:space="preserve">The main method is called when </w:t>
      </w:r>
      <w:r>
        <w:rPr>
          <w:i/>
        </w:rPr>
        <w:t>RUN.py</w:t>
      </w:r>
      <w:r>
        <w:t xml:space="preserve"> is exclusively run i.e. when </w:t>
      </w:r>
      <w:r>
        <w:rPr>
          <w:rStyle w:val="HTMLCode"/>
          <w:rFonts w:ascii="Consolas" w:hAnsi="Consolas"/>
          <w:noProof/>
          <w:color w:val="242729"/>
          <w:sz w:val="24"/>
          <w:szCs w:val="24"/>
          <w:bdr w:val="none" w:sz="0" w:space="0" w:color="auto" w:frame="1"/>
          <w:shd w:val="clear" w:color="auto" w:fill="EFF0F1"/>
        </w:rPr>
        <w:t xml:space="preserve">if __name__ == </w:t>
      </w:r>
      <w:r w:rsidR="00BF75E5">
        <w:rPr>
          <w:rStyle w:val="HTMLCode"/>
          <w:rFonts w:ascii="Consolas" w:hAnsi="Consolas"/>
          <w:noProof/>
          <w:color w:val="242729"/>
          <w:sz w:val="24"/>
          <w:szCs w:val="24"/>
          <w:bdr w:val="none" w:sz="0" w:space="0" w:color="auto" w:frame="1"/>
          <w:shd w:val="clear" w:color="auto" w:fill="EFF0F1"/>
        </w:rPr>
        <w:t>‘</w:t>
      </w:r>
      <w:r>
        <w:rPr>
          <w:rStyle w:val="HTMLCode"/>
          <w:rFonts w:ascii="Consolas" w:hAnsi="Consolas"/>
          <w:noProof/>
          <w:color w:val="242729"/>
          <w:sz w:val="24"/>
          <w:szCs w:val="24"/>
          <w:bdr w:val="none" w:sz="0" w:space="0" w:color="auto" w:frame="1"/>
          <w:shd w:val="clear" w:color="auto" w:fill="EFF0F1"/>
        </w:rPr>
        <w:t>__main__</w:t>
      </w:r>
      <w:r w:rsidR="00BF75E5">
        <w:rPr>
          <w:rStyle w:val="HTMLCode"/>
          <w:rFonts w:ascii="Consolas" w:hAnsi="Consolas"/>
          <w:noProof/>
          <w:color w:val="242729"/>
          <w:sz w:val="24"/>
          <w:szCs w:val="24"/>
          <w:bdr w:val="none" w:sz="0" w:space="0" w:color="auto" w:frame="1"/>
          <w:shd w:val="clear" w:color="auto" w:fill="EFF0F1"/>
        </w:rPr>
        <w:t>’</w:t>
      </w:r>
      <w:r w:rsidR="00712F7D">
        <w:rPr>
          <w:rStyle w:val="HTMLCode"/>
          <w:rFonts w:ascii="Consolas" w:hAnsi="Consolas"/>
          <w:noProof/>
          <w:color w:val="242729"/>
          <w:sz w:val="24"/>
          <w:szCs w:val="24"/>
          <w:bdr w:val="none" w:sz="0" w:space="0" w:color="auto" w:frame="1"/>
          <w:shd w:val="clear" w:color="auto" w:fill="EFF0F1"/>
        </w:rPr>
        <w:fldChar w:fldCharType="begin"/>
      </w:r>
      <w:r w:rsidR="004C0820">
        <w:rPr>
          <w:rStyle w:val="HTMLCode"/>
          <w:rFonts w:ascii="Consolas" w:hAnsi="Consolas"/>
          <w:noProof/>
          <w:color w:val="242729"/>
          <w:sz w:val="24"/>
          <w:szCs w:val="24"/>
          <w:bdr w:val="none" w:sz="0" w:space="0" w:color="auto" w:frame="1"/>
          <w:shd w:val="clear" w:color="auto" w:fill="EFF0F1"/>
        </w:rPr>
        <w:instrText xml:space="preserve"> ADDIN ZOTERO_ITEM CSL_CITATION {"citationID":"a23bgg5mh1h","properties":{"formattedCitation":"[30]","plainCitation":"[30]"},"citationItems":[{"id":81,"uris":["http://zotero.org/users/4109258/items/2FTM5WGQ"],"uri":["http://zotero.org/users/4109258/items/2FTM5WGQ"],"itemData":{"id":81,"type":"webpage","title":"29.4. __main__ — Top-level script environment — Python 3.6.1 documentation","URL":"https://docs.python.org/3/library/__main__.html","accessed":{"date-parts":[["2017",6,17]]}}}],"schema":"https://github.com/citation-style-language/schema/raw/master/csl-citation.json"} </w:instrText>
      </w:r>
      <w:r w:rsidR="00712F7D">
        <w:rPr>
          <w:rStyle w:val="HTMLCode"/>
          <w:rFonts w:ascii="Consolas" w:hAnsi="Consolas"/>
          <w:noProof/>
          <w:color w:val="242729"/>
          <w:sz w:val="24"/>
          <w:szCs w:val="24"/>
          <w:bdr w:val="none" w:sz="0" w:space="0" w:color="auto" w:frame="1"/>
          <w:shd w:val="clear" w:color="auto" w:fill="EFF0F1"/>
        </w:rPr>
        <w:fldChar w:fldCharType="separate"/>
      </w:r>
      <w:r w:rsidR="004C0820" w:rsidRPr="004C0820">
        <w:rPr>
          <w:rFonts w:ascii="Consolas" w:hAnsi="Consolas"/>
          <w:sz w:val="24"/>
        </w:rPr>
        <w:t>[30]</w:t>
      </w:r>
      <w:r w:rsidR="00712F7D">
        <w:rPr>
          <w:rStyle w:val="HTMLCode"/>
          <w:rFonts w:ascii="Consolas" w:hAnsi="Consolas"/>
          <w:noProof/>
          <w:color w:val="242729"/>
          <w:sz w:val="24"/>
          <w:szCs w:val="24"/>
          <w:bdr w:val="none" w:sz="0" w:space="0" w:color="auto" w:frame="1"/>
          <w:shd w:val="clear" w:color="auto" w:fill="EFF0F1"/>
        </w:rPr>
        <w:fldChar w:fldCharType="end"/>
      </w:r>
      <w:r>
        <w:t xml:space="preserve">. The </w:t>
      </w:r>
      <w:r>
        <w:rPr>
          <w:i/>
        </w:rPr>
        <w:t>main</w:t>
      </w:r>
      <w:r>
        <w:t xml:space="preserve"> function creates </w:t>
      </w:r>
      <w:r w:rsidR="00D92EAA">
        <w:t>the</w:t>
      </w:r>
      <w:r>
        <w:t xml:space="preserve"> directories for Answers and Reports</w:t>
      </w:r>
      <w:r w:rsidR="00F851FE">
        <w:t xml:space="preserve"> with correct date and time stamp wherever necessary and then it looks calls the </w:t>
      </w:r>
      <w:r w:rsidR="00D859AA" w:rsidRPr="00D859AA">
        <w:rPr>
          <w:rStyle w:val="HTMLCode"/>
          <w:rFonts w:ascii="Consolas" w:hAnsi="Consolas"/>
          <w:noProof/>
          <w:color w:val="242729"/>
          <w:sz w:val="24"/>
          <w:szCs w:val="24"/>
          <w:bdr w:val="none" w:sz="0" w:space="0" w:color="auto" w:frame="1"/>
          <w:shd w:val="clear" w:color="auto" w:fill="EFF0F1"/>
        </w:rPr>
        <w:t>file_fldr_exists</w:t>
      </w:r>
      <w:r w:rsidR="00D859AA" w:rsidRPr="00D859AA">
        <w:t xml:space="preserve"> </w:t>
      </w:r>
      <w:r w:rsidR="00D859AA">
        <w:t xml:space="preserve">and </w:t>
      </w:r>
      <w:r w:rsidR="00D859AA">
        <w:rPr>
          <w:rStyle w:val="HTMLCode"/>
          <w:rFonts w:ascii="Consolas" w:hAnsi="Consolas"/>
          <w:noProof/>
          <w:color w:val="242729"/>
          <w:sz w:val="24"/>
          <w:szCs w:val="24"/>
          <w:bdr w:val="none" w:sz="0" w:space="0" w:color="auto" w:frame="1"/>
          <w:shd w:val="clear" w:color="auto" w:fill="EFF0F1"/>
        </w:rPr>
        <w:t>file_download</w:t>
      </w:r>
      <w:r w:rsidR="00D859AA">
        <w:t xml:space="preserve"> functions to chec</w:t>
      </w:r>
      <w:r w:rsidR="00995EEE">
        <w:t xml:space="preserve">k and download the answer files from </w:t>
      </w:r>
      <w:r w:rsidR="00992415">
        <w:t xml:space="preserve">the public_html folder </w:t>
      </w:r>
      <w:r w:rsidR="00712F7D">
        <w:t>and</w:t>
      </w:r>
      <w:r w:rsidR="00992415">
        <w:t xml:space="preserve"> generates the download success report at the same time. </w:t>
      </w:r>
      <w:r w:rsidR="00992415">
        <w:rPr>
          <w:i/>
        </w:rPr>
        <w:t>t</w:t>
      </w:r>
      <w:r w:rsidR="00992415" w:rsidRPr="00992415">
        <w:rPr>
          <w:i/>
        </w:rPr>
        <w:t>qdm</w:t>
      </w:r>
      <w:r w:rsidR="00992415">
        <w:t xml:space="preserve"> library is used to show the progress of the </w:t>
      </w:r>
      <w:r w:rsidR="008E1EC2">
        <w:t>runtime to the user in the console.</w:t>
      </w:r>
    </w:p>
    <w:p w14:paraId="095B6239" w14:textId="71F6E1CF" w:rsidR="008E1EC2" w:rsidRDefault="008E1EC2" w:rsidP="00483393">
      <w:pPr>
        <w:pStyle w:val="1Para"/>
        <w:ind w:left="720"/>
      </w:pPr>
      <w:r>
        <w:t xml:space="preserve">The </w:t>
      </w:r>
      <w:r w:rsidR="004D3F73">
        <w:t xml:space="preserve">logic behind the </w:t>
      </w:r>
      <w:r>
        <w:t xml:space="preserve">plagiarism check </w:t>
      </w:r>
      <w:r w:rsidR="004D3F73">
        <w:t xml:space="preserve">is programmed right after the downloading of all the files are done. It was necessary </w:t>
      </w:r>
      <w:r w:rsidR="00D134AB">
        <w:t xml:space="preserve">to deal with different encodings because of the codec error that was thrown on different operation </w:t>
      </w:r>
      <w:r w:rsidR="00D134AB">
        <w:lastRenderedPageBreak/>
        <w:t>system</w:t>
      </w:r>
      <w:r w:rsidR="00222D0C">
        <w:t xml:space="preserve">s. It </w:t>
      </w:r>
      <w:r w:rsidR="00D134AB">
        <w:t>was taken care of by encoding and decoding the strings using the following snippet.</w:t>
      </w:r>
    </w:p>
    <w:tbl>
      <w:tblPr>
        <w:tblStyle w:val="TableGrid"/>
        <w:tblW w:w="0" w:type="auto"/>
        <w:tblInd w:w="720" w:type="dxa"/>
        <w:tblLook w:val="04A0" w:firstRow="1" w:lastRow="0" w:firstColumn="1" w:lastColumn="0" w:noHBand="0" w:noVBand="1"/>
      </w:tblPr>
      <w:tblGrid>
        <w:gridCol w:w="8336"/>
      </w:tblGrid>
      <w:tr w:rsidR="00F410E8" w14:paraId="15386F2E" w14:textId="77777777" w:rsidTr="00F410E8">
        <w:tc>
          <w:tcPr>
            <w:tcW w:w="9056" w:type="dxa"/>
          </w:tcPr>
          <w:p w14:paraId="2560A8F3"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import codecs</w:t>
            </w:r>
          </w:p>
          <w:p w14:paraId="083E374A"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types_of_encoding = ["utf-8", "cp1252", "cp850", "utf8"]</w:t>
            </w:r>
          </w:p>
          <w:p w14:paraId="55DBD086"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for encoding_type in types_of_encoding:</w:t>
            </w:r>
          </w:p>
          <w:p w14:paraId="6CDB78D2" w14:textId="0E12759A"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 xml:space="preserve">  codecs.open(Ans_file, encoding=encoding_type, </w:t>
            </w:r>
            <w:r w:rsidR="00177F04" w:rsidRPr="00177F04">
              <w:rPr>
                <w:rStyle w:val="HTMLCode"/>
                <w:rFonts w:ascii="Consolas" w:hAnsi="Consolas"/>
                <w:noProof/>
                <w:color w:val="F2F2F2" w:themeColor="background1" w:themeShade="F2"/>
                <w:sz w:val="24"/>
                <w:szCs w:val="24"/>
                <w:bdr w:val="none" w:sz="0" w:space="0" w:color="auto" w:frame="1"/>
                <w:shd w:val="clear" w:color="auto" w:fill="EFF0F1"/>
              </w:rPr>
              <w:t>__))))))))))))</w:t>
            </w:r>
            <w:r w:rsidRPr="00F410E8">
              <w:rPr>
                <w:rStyle w:val="HTMLCode"/>
                <w:rFonts w:ascii="Consolas" w:hAnsi="Consolas"/>
                <w:noProof/>
                <w:color w:val="242729"/>
                <w:sz w:val="24"/>
                <w:szCs w:val="24"/>
                <w:bdr w:val="none" w:sz="0" w:space="0" w:color="auto" w:frame="1"/>
                <w:shd w:val="clear" w:color="auto" w:fill="EFF0F1"/>
              </w:rPr>
              <w:t>errors='replace') as fp:</w:t>
            </w:r>
          </w:p>
          <w:p w14:paraId="664236AD" w14:textId="1BE6A4C3" w:rsidR="00F410E8" w:rsidRPr="00F410E8" w:rsidRDefault="00F410E8" w:rsidP="00F410E8">
            <w:pPr>
              <w:pStyle w:val="HTMLPreformatted"/>
              <w:shd w:val="clear" w:color="auto" w:fill="EFF0F1"/>
              <w:textAlignment w:val="baseline"/>
              <w:rPr>
                <w:rFonts w:ascii="Consolas" w:hAnsi="Consolas"/>
                <w:color w:val="242729"/>
              </w:rPr>
            </w:pPr>
            <w:r w:rsidRPr="00F410E8">
              <w:rPr>
                <w:rStyle w:val="HTMLCode"/>
                <w:rFonts w:ascii="Consolas" w:hAnsi="Consolas"/>
                <w:noProof/>
                <w:color w:val="242729"/>
                <w:sz w:val="24"/>
                <w:szCs w:val="24"/>
                <w:bdr w:val="none" w:sz="0" w:space="0" w:color="auto" w:frame="1"/>
                <w:shd w:val="clear" w:color="auto" w:fill="EFF0F1"/>
              </w:rPr>
              <w:t xml:space="preserve">    # Other logic of plagiarism</w:t>
            </w:r>
          </w:p>
        </w:tc>
      </w:tr>
    </w:tbl>
    <w:p w14:paraId="5C696200" w14:textId="266BF87B" w:rsidR="00965841" w:rsidRDefault="00965841" w:rsidP="00965841">
      <w:pPr>
        <w:pStyle w:val="Heading1"/>
      </w:pPr>
      <w:bookmarkStart w:id="24" w:name="_Toc485472225"/>
      <w:r>
        <w:lastRenderedPageBreak/>
        <w:t>Conclusion</w:t>
      </w:r>
      <w:bookmarkEnd w:id="24"/>
    </w:p>
    <w:p w14:paraId="6C843180" w14:textId="5CF9AD4D" w:rsidR="00965841" w:rsidRPr="00B55302" w:rsidRDefault="00965841" w:rsidP="00B55302">
      <w:pPr>
        <w:pStyle w:val="1Para"/>
        <w:rPr>
          <w:lang w:val="en-US"/>
        </w:rPr>
      </w:pPr>
      <w:r>
        <w:t>The aim of</w:t>
      </w:r>
      <w:r w:rsidR="0012404F">
        <w:t xml:space="preserve"> this thes</w:t>
      </w:r>
      <w:r w:rsidR="00C57235">
        <w:t xml:space="preserve">is was to design a feasible way to automate the examination process for the </w:t>
      </w:r>
      <w:r w:rsidR="00C57235" w:rsidRPr="0012378F">
        <w:rPr>
          <w:i/>
        </w:rPr>
        <w:t>Computer Support for Study</w:t>
      </w:r>
      <w:r w:rsidR="00C57235">
        <w:t xml:space="preserve"> subject, taught at the Faculty of Mechanical Engineering at Czech Technical University.</w:t>
      </w:r>
      <w:r w:rsidR="00D9294A">
        <w:t xml:space="preserve"> </w:t>
      </w:r>
      <w:r w:rsidR="001C60A8">
        <w:t>From the among the e</w:t>
      </w:r>
      <w:r w:rsidR="00C57235">
        <w:t xml:space="preserve">xisting </w:t>
      </w:r>
      <w:r w:rsidR="0012378F">
        <w:t xml:space="preserve">software </w:t>
      </w:r>
      <w:r w:rsidR="001C60A8">
        <w:t xml:space="preserve">technologies available in CVUT, </w:t>
      </w:r>
      <w:r w:rsidR="001C60A8">
        <w:rPr>
          <w:i/>
        </w:rPr>
        <w:t>Moodle</w:t>
      </w:r>
      <w:r w:rsidR="00C57235">
        <w:t xml:space="preserve"> </w:t>
      </w:r>
      <w:r w:rsidR="001C60A8">
        <w:t>qualified</w:t>
      </w:r>
      <w:r w:rsidR="00C57235">
        <w:t xml:space="preserve"> the most to </w:t>
      </w:r>
      <w:r w:rsidR="00092F59">
        <w:t>handle</w:t>
      </w:r>
      <w:r w:rsidR="001C60A8">
        <w:t xml:space="preserve"> such an </w:t>
      </w:r>
      <w:r w:rsidR="0012378F">
        <w:t>implementation of automation</w:t>
      </w:r>
      <w:r w:rsidR="001C60A8">
        <w:t>. B</w:t>
      </w:r>
      <w:r w:rsidR="0012378F">
        <w:t xml:space="preserve">ut it </w:t>
      </w:r>
      <w:r w:rsidR="00092F59">
        <w:t xml:space="preserve">was concluded based on the reasons provided in the </w:t>
      </w:r>
      <w:r w:rsidR="001C60A8">
        <w:t xml:space="preserve">introduction that it will be not be efficient to design and implement this automation in </w:t>
      </w:r>
      <w:r w:rsidR="00D92EAA" w:rsidRPr="001C60A8">
        <w:rPr>
          <w:i/>
        </w:rPr>
        <w:t>Moodle</w:t>
      </w:r>
      <w:r w:rsidR="001C60A8">
        <w:t>.</w:t>
      </w:r>
      <w:r w:rsidR="00B55302">
        <w:t xml:space="preserve"> Based on the analysis of the current examination process, two solutions are proposed</w:t>
      </w:r>
      <w:r w:rsidR="00444348">
        <w:t xml:space="preserve"> in Chapter 3</w:t>
      </w:r>
      <w:r w:rsidR="00B55302">
        <w:t xml:space="preserve">, of which one is developed as </w:t>
      </w:r>
      <w:r w:rsidR="00444348">
        <w:t xml:space="preserve">a </w:t>
      </w:r>
      <w:r w:rsidR="00B55302">
        <w:t>part of this thesis.</w:t>
      </w:r>
    </w:p>
    <w:p w14:paraId="7649AA2F" w14:textId="42CF387C" w:rsidR="001C60A8" w:rsidRDefault="001C60A8" w:rsidP="00C57235">
      <w:pPr>
        <w:pStyle w:val="1Para"/>
      </w:pPr>
      <w:r>
        <w:rPr>
          <w:i/>
        </w:rPr>
        <w:t>Testrek</w:t>
      </w:r>
      <w:r>
        <w:t xml:space="preserve"> applicatio</w:t>
      </w:r>
      <w:r w:rsidR="00B55302">
        <w:t xml:space="preserve">n written in Python </w:t>
      </w:r>
      <w:r>
        <w:t xml:space="preserve">has been designed in accordance to the scope set in the thesis requirements. It downloads the files answer files from each test takers’ </w:t>
      </w:r>
      <w:r w:rsidRPr="001C60A8">
        <w:rPr>
          <w:i/>
        </w:rPr>
        <w:t>public_html</w:t>
      </w:r>
      <w:r>
        <w:rPr>
          <w:i/>
        </w:rPr>
        <w:t xml:space="preserve"> </w:t>
      </w:r>
      <w:r>
        <w:t xml:space="preserve">folder to the local machine and runs a plagiarism check on each task file from test taker against every other. Additionally, the application is made very dynamic and can be used in </w:t>
      </w:r>
      <w:r w:rsidR="0003083C">
        <w:t xml:space="preserve">other similar examinations too. </w:t>
      </w:r>
      <w:r w:rsidR="0003083C">
        <w:rPr>
          <w:i/>
        </w:rPr>
        <w:t>Testrek</w:t>
      </w:r>
      <w:r w:rsidR="0003083C">
        <w:t xml:space="preserve"> also deals with several exceptions that may occur during the runtime, which gives the user an opportunity to easily debug the application if the need be. It also satisfies the need for platform independency as it can run on most major platforms as far as Python 2.7 is installed on that machine.</w:t>
      </w:r>
    </w:p>
    <w:p w14:paraId="6B02173C" w14:textId="71288C0B" w:rsidR="0003083C" w:rsidRDefault="0003083C" w:rsidP="00C57235">
      <w:pPr>
        <w:pStyle w:val="1Para"/>
      </w:pPr>
      <w:r>
        <w:rPr>
          <w:i/>
        </w:rPr>
        <w:t xml:space="preserve">Testrek </w:t>
      </w:r>
      <w:r>
        <w:t>provides the user with a config file where they can modify several settings based on the requirements of the situati</w:t>
      </w:r>
      <w:r w:rsidR="00B55302">
        <w:t>on. After every run, it outputs:</w:t>
      </w:r>
      <w:r>
        <w:t xml:space="preserve"> answer files from test takers, a download success report in csv format and a plagiarism check report in html format</w:t>
      </w:r>
      <w:r w:rsidR="00B55302">
        <w:t>.</w:t>
      </w:r>
    </w:p>
    <w:p w14:paraId="676997E6" w14:textId="2796EA89" w:rsidR="00444348" w:rsidRDefault="00444348" w:rsidP="00C57235">
      <w:pPr>
        <w:pStyle w:val="1Para"/>
      </w:pPr>
      <w:r>
        <w:t xml:space="preserve">Examination process analysis and proposals, that can be found in chapter 2 and 3 respectively, can serve for further research on standardizing and automating the parts of the examination process which are not included in the scope of this </w:t>
      </w:r>
      <w:r>
        <w:lastRenderedPageBreak/>
        <w:t>thesis. In fact, an even better</w:t>
      </w:r>
      <w:r w:rsidR="00903F25">
        <w:t xml:space="preserve"> and robust</w:t>
      </w:r>
      <w:r>
        <w:t xml:space="preserve"> solution can be developed using Django but it will require</w:t>
      </w:r>
      <w:r w:rsidR="00903F25">
        <w:t xml:space="preserve"> much more resources, time and eventually maintenance.</w:t>
      </w:r>
    </w:p>
    <w:p w14:paraId="5498F1D6" w14:textId="5FF2A496" w:rsidR="000F7EA6" w:rsidRDefault="00607D5F" w:rsidP="00607D5F">
      <w:pPr>
        <w:pStyle w:val="Heading1NoNumber"/>
      </w:pPr>
      <w:bookmarkStart w:id="25" w:name="_Toc485472226"/>
      <w:r>
        <w:lastRenderedPageBreak/>
        <w:t>A</w:t>
      </w:r>
      <w:r w:rsidR="00D72FB3">
        <w:t>ppendix</w:t>
      </w:r>
      <w:r>
        <w:tab/>
      </w:r>
      <w:r>
        <w:br/>
      </w:r>
      <w:r>
        <w:br/>
      </w:r>
      <w:r w:rsidR="000F7EA6">
        <w:t>Testrek Application</w:t>
      </w:r>
      <w:bookmarkEnd w:id="25"/>
    </w:p>
    <w:p w14:paraId="29C0AE7C" w14:textId="2DDFA574" w:rsidR="000F7EA6" w:rsidRDefault="000F7EA6" w:rsidP="000F7EA6">
      <w:pPr>
        <w:pStyle w:val="1Para"/>
      </w:pPr>
      <w:r>
        <w:t xml:space="preserve">The attached zip file </w:t>
      </w:r>
      <w:r w:rsidR="003B51CB">
        <w:t xml:space="preserve">below </w:t>
      </w:r>
      <w:r>
        <w:t xml:space="preserve">contains the </w:t>
      </w:r>
      <w:r>
        <w:rPr>
          <w:i/>
        </w:rPr>
        <w:t>Testrek</w:t>
      </w:r>
      <w:r>
        <w:t xml:space="preserve"> Application. One can download and unzip the folder anywhere on a machine running Linux, Mac or Windows with Python 2.7 installed, and use RUN.py file in the directory to run the application. No installation of any kind is required as far as </w:t>
      </w:r>
      <w:r>
        <w:rPr>
          <w:i/>
        </w:rPr>
        <w:t>Testrek</w:t>
      </w:r>
      <w:r>
        <w:t xml:space="preserve"> as an application is concerned.</w:t>
      </w:r>
    </w:p>
    <w:p w14:paraId="721D5F5E" w14:textId="6372EB66" w:rsidR="000F7EA6" w:rsidRDefault="008F31A4" w:rsidP="00D75C78">
      <w:pPr>
        <w:pStyle w:val="1Para"/>
        <w:jc w:val="left"/>
      </w:pPr>
      <w:r>
        <w:rPr>
          <w:noProof/>
          <w:lang w:val="en-GB" w:eastAsia="en-GB"/>
        </w:rPr>
        <mc:AlternateContent>
          <mc:Choice Requires="wps">
            <w:drawing>
              <wp:anchor distT="0" distB="0" distL="114300" distR="114300" simplePos="0" relativeHeight="251681792" behindDoc="0" locked="0" layoutInCell="1" allowOverlap="1" wp14:anchorId="112B7B6B" wp14:editId="38D6B59B">
                <wp:simplePos x="0" y="0"/>
                <wp:positionH relativeFrom="column">
                  <wp:posOffset>181610</wp:posOffset>
                </wp:positionH>
                <wp:positionV relativeFrom="paragraph">
                  <wp:posOffset>3569335</wp:posOffset>
                </wp:positionV>
                <wp:extent cx="2590800" cy="25844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590800" cy="258445"/>
                        </a:xfrm>
                        <a:prstGeom prst="rect">
                          <a:avLst/>
                        </a:prstGeom>
                        <a:solidFill>
                          <a:prstClr val="white"/>
                        </a:solidFill>
                        <a:ln>
                          <a:noFill/>
                        </a:ln>
                        <a:effectLst/>
                      </wps:spPr>
                      <wps:txbx>
                        <w:txbxContent>
                          <w:p w14:paraId="036F66D0" w14:textId="1AF8348C" w:rsidR="008507A4" w:rsidRPr="007049FF" w:rsidRDefault="00567A93" w:rsidP="00603F8B">
                            <w:pPr>
                              <w:pStyle w:val="Caption"/>
                              <w:jc w:val="center"/>
                              <w:rPr>
                                <w:rFonts w:ascii="Times New Roman" w:hAnsi="Times New Roman"/>
                                <w:noProof/>
                                <w:sz w:val="28"/>
                                <w:szCs w:val="22"/>
                              </w:rPr>
                            </w:pPr>
                            <w:r>
                              <w:t>Figure 9</w:t>
                            </w:r>
                            <w:r w:rsidR="008507A4">
                              <w:t>Testrek directory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B7B6B" id="Text Box 23" o:spid="_x0000_s1028" type="#_x0000_t202" style="position:absolute;left:0;text-align:left;margin-left:14.3pt;margin-top:281.05pt;width:204pt;height:20.3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" stroked="f">
                <v:textbox style="mso-fit-shape-to-text:t" inset="0,0,0,0">
                  <w:txbxContent>
                    <w:p w14:paraId="036F66D0" w14:textId="1AF8348C" w:rsidR="008507A4" w:rsidRPr="007049FF" w:rsidRDefault="00567A93" w:rsidP="00603F8B">
                      <w:pPr>
                        <w:pStyle w:val="Caption"/>
                        <w:jc w:val="center"/>
                        <w:rPr>
                          <w:rFonts w:ascii="Times New Roman" w:hAnsi="Times New Roman"/>
                          <w:noProof/>
                          <w:sz w:val="28"/>
                          <w:szCs w:val="22"/>
                        </w:rPr>
                      </w:pPr>
                      <w:r>
                        <w:t>Figure 9</w:t>
                      </w:r>
                      <w:r w:rsidR="008507A4">
                        <w:t>Testrek directory structure</w:t>
                      </w:r>
                    </w:p>
                  </w:txbxContent>
                </v:textbox>
                <w10:wrap type="square"/>
              </v:shape>
            </w:pict>
          </mc:Fallback>
        </mc:AlternateContent>
      </w:r>
      <w:r w:rsidR="000F7EA6">
        <w:t>The application directory has the following structure and these python modules should not be moved, deleted or modified without prior knowledge of the working of this application.</w:t>
      </w:r>
      <w:r w:rsidR="003B51CB">
        <w:t xml:space="preserve"> A text file containing the usernames of all the test takers can be stored anywhere on the co</w:t>
      </w:r>
      <w:r>
        <w:t>mputer.</w:t>
      </w:r>
      <w:r w:rsidR="00D75C78">
        <w:rPr>
          <w:noProof/>
          <w:lang w:val="en-GB" w:eastAsia="en-GB"/>
        </w:rPr>
        <w:drawing>
          <wp:inline distT="0" distB="0" distL="0" distR="0" wp14:anchorId="4D8B3C5E" wp14:editId="4A5B729C">
            <wp:extent cx="3073288" cy="2247823"/>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7-06-15 at 15.24.27.png"/>
                    <pic:cNvPicPr/>
                  </pic:nvPicPr>
                  <pic:blipFill>
                    <a:blip r:embed="rId20">
                      <a:extLst>
                        <a:ext uri="{28A0092B-C50C-407E-A947-70E740481C1C}">
                          <a14:useLocalDpi xmlns:a14="http://schemas.microsoft.com/office/drawing/2010/main" val="0"/>
                        </a:ext>
                      </a:extLst>
                    </a:blip>
                    <a:stretch>
                      <a:fillRect/>
                    </a:stretch>
                  </pic:blipFill>
                  <pic:spPr>
                    <a:xfrm>
                      <a:off x="0" y="0"/>
                      <a:ext cx="3073288" cy="2247823"/>
                    </a:xfrm>
                    <a:prstGeom prst="rect">
                      <a:avLst/>
                    </a:prstGeom>
                  </pic:spPr>
                </pic:pic>
              </a:graphicData>
            </a:graphic>
          </wp:inline>
        </w:drawing>
      </w:r>
      <w:r w:rsidRPr="008F31A4">
        <w:t xml:space="preserve"> </w:t>
      </w:r>
      <w:r>
        <w:object w:dxaOrig="1045" w:dyaOrig="816" w14:anchorId="3DA69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85pt;height:41.75pt" o:ole="">
            <v:imagedata r:id="rId21" o:title=""/>
          </v:shape>
          <o:OLEObject Type="Embed" ProgID="Package" ShapeID="_x0000_i1025" DrawAspect="Content" ObjectID="_1559214350" r:id="rId22"/>
        </w:object>
      </w:r>
    </w:p>
    <w:p w14:paraId="6504A9E7" w14:textId="4D828CA8" w:rsidR="0089146B" w:rsidRDefault="0089146B" w:rsidP="007A30A9">
      <w:pPr>
        <w:pStyle w:val="1Para"/>
      </w:pPr>
    </w:p>
    <w:p w14:paraId="0A67F94B" w14:textId="73D1325F" w:rsidR="0089146B" w:rsidRDefault="0089146B" w:rsidP="007A30A9">
      <w:pPr>
        <w:pStyle w:val="1Para"/>
      </w:pPr>
    </w:p>
    <w:p w14:paraId="3B866B0F" w14:textId="79188B57" w:rsidR="0089146B" w:rsidRPr="000F7EA6" w:rsidRDefault="0089146B" w:rsidP="0089146B">
      <w:pPr>
        <w:pStyle w:val="1ParaFlushLeft"/>
      </w:pPr>
    </w:p>
    <w:p w14:paraId="5F368B0E" w14:textId="0A827B5B" w:rsidR="00607D5F" w:rsidRDefault="00A878E0" w:rsidP="00607D5F">
      <w:pPr>
        <w:pStyle w:val="Heading1NoNumber"/>
      </w:pPr>
      <w:bookmarkStart w:id="26" w:name="_Toc485472227"/>
      <w:r>
        <w:lastRenderedPageBreak/>
        <w:t xml:space="preserve">Download Success </w:t>
      </w:r>
      <w:r w:rsidR="00FF7C7A">
        <w:t>Report</w:t>
      </w:r>
      <w:bookmarkEnd w:id="26"/>
    </w:p>
    <w:p w14:paraId="4A8175BF" w14:textId="0CBC0F8F" w:rsidR="00607D5F" w:rsidRDefault="00A878E0" w:rsidP="00607D5F">
      <w:pPr>
        <w:pStyle w:val="1Para"/>
      </w:pPr>
      <w:r>
        <w:t>The “Report”</w:t>
      </w:r>
      <w:r w:rsidR="00FF7C7A">
        <w:t xml:space="preserve"> </w:t>
      </w:r>
      <w:r>
        <w:t>folder</w:t>
      </w:r>
      <w:r w:rsidR="00FF7C7A">
        <w:t xml:space="preserve"> is</w:t>
      </w:r>
      <w:r>
        <w:t xml:space="preserve"> created </w:t>
      </w:r>
      <w:r w:rsidR="004251E8">
        <w:t>after</w:t>
      </w:r>
      <w:r>
        <w:t xml:space="preserve"> running </w:t>
      </w:r>
      <w:r>
        <w:rPr>
          <w:i/>
        </w:rPr>
        <w:t>Testrek</w:t>
      </w:r>
      <w:r w:rsidR="00FF7C7A">
        <w:rPr>
          <w:i/>
        </w:rPr>
        <w:t>,</w:t>
      </w:r>
      <w:r>
        <w:t xml:space="preserve"> </w:t>
      </w:r>
      <w:r w:rsidR="00FF7C7A">
        <w:t>stores the download success report</w:t>
      </w:r>
      <w:r w:rsidR="004251E8">
        <w:t xml:space="preserve"> (in CSV format)</w:t>
      </w:r>
      <w:r w:rsidR="00FF7C7A">
        <w:t xml:space="preserve"> under the Report folder </w:t>
      </w:r>
      <w:r w:rsidR="004251E8">
        <w:t xml:space="preserve">with </w:t>
      </w:r>
      <w:r w:rsidR="00FF7C7A">
        <w:t xml:space="preserve">specific date and time stamp. One </w:t>
      </w:r>
      <w:r w:rsidR="004251E8">
        <w:t xml:space="preserve">success </w:t>
      </w:r>
      <w:r w:rsidR="00FF7C7A">
        <w:t>report file</w:t>
      </w:r>
      <w:r w:rsidR="004251E8">
        <w:t xml:space="preserve"> is generated on</w:t>
      </w:r>
      <w:r w:rsidR="00FF7C7A">
        <w:t xml:space="preserve"> every run. The report contains the following columns:</w:t>
      </w:r>
    </w:p>
    <w:p w14:paraId="09101A55" w14:textId="3218CBDE" w:rsidR="00FF7C7A" w:rsidRDefault="00FF7C7A" w:rsidP="00FF7C7A">
      <w:pPr>
        <w:pStyle w:val="1Para"/>
        <w:numPr>
          <w:ilvl w:val="0"/>
          <w:numId w:val="15"/>
        </w:numPr>
      </w:pPr>
      <w:r>
        <w:rPr>
          <w:b/>
        </w:rPr>
        <w:t>Test Taker</w:t>
      </w:r>
      <w:r>
        <w:t>: Test takers name</w:t>
      </w:r>
    </w:p>
    <w:p w14:paraId="55BC410F" w14:textId="75BB9E53" w:rsidR="00FF7C7A" w:rsidRDefault="00FF7C7A" w:rsidP="00FF7C7A">
      <w:pPr>
        <w:pStyle w:val="1Para"/>
        <w:numPr>
          <w:ilvl w:val="0"/>
          <w:numId w:val="15"/>
        </w:numPr>
      </w:pPr>
      <w:r>
        <w:rPr>
          <w:b/>
        </w:rPr>
        <w:t>Tasks</w:t>
      </w:r>
      <w:r>
        <w:t>: Task number</w:t>
      </w:r>
    </w:p>
    <w:p w14:paraId="6C3D6F7C" w14:textId="409535C7" w:rsidR="00FF7C7A" w:rsidRDefault="00FF7C7A" w:rsidP="00FF7C7A">
      <w:pPr>
        <w:pStyle w:val="1Para"/>
        <w:numPr>
          <w:ilvl w:val="0"/>
          <w:numId w:val="15"/>
        </w:numPr>
      </w:pPr>
      <w:r>
        <w:rPr>
          <w:b/>
        </w:rPr>
        <w:t>Status</w:t>
      </w:r>
      <w:r>
        <w:t>: Status of file download</w:t>
      </w:r>
    </w:p>
    <w:p w14:paraId="373CEE2F" w14:textId="173E52BB" w:rsidR="00FF7C7A" w:rsidRDefault="00FF7C7A" w:rsidP="00FF7C7A">
      <w:pPr>
        <w:pStyle w:val="1Para"/>
        <w:numPr>
          <w:ilvl w:val="0"/>
          <w:numId w:val="15"/>
        </w:numPr>
      </w:pPr>
      <w:r>
        <w:rPr>
          <w:b/>
        </w:rPr>
        <w:t>File Name</w:t>
      </w:r>
      <w:r>
        <w:t>: Name of the downloaded file for that particular task</w:t>
      </w:r>
    </w:p>
    <w:p w14:paraId="039C1E2D" w14:textId="6F7CBB21" w:rsidR="00FF7C7A" w:rsidRDefault="00FF7C7A" w:rsidP="00FF7C7A">
      <w:pPr>
        <w:pStyle w:val="1Para"/>
        <w:ind w:left="720" w:firstLine="0"/>
      </w:pPr>
      <w:r>
        <w:t>There can be three possible statuses:</w:t>
      </w:r>
    </w:p>
    <w:p w14:paraId="4CF8941E" w14:textId="69E5089B" w:rsidR="00FF7C7A" w:rsidRPr="00FF7C7A" w:rsidRDefault="00FF7C7A" w:rsidP="00FF7C7A">
      <w:pPr>
        <w:pStyle w:val="1Para"/>
        <w:numPr>
          <w:ilvl w:val="0"/>
          <w:numId w:val="16"/>
        </w:numPr>
        <w:rPr>
          <w:b/>
        </w:rPr>
      </w:pPr>
      <w:r w:rsidRPr="00FF7C7A">
        <w:rPr>
          <w:b/>
        </w:rPr>
        <w:t>Files successfully downloaded</w:t>
      </w:r>
      <w:r>
        <w:t xml:space="preserve">: File has been successfully downloaded and stored under respective </w:t>
      </w:r>
      <w:r w:rsidRPr="00FF7C7A">
        <w:rPr>
          <w:i/>
        </w:rPr>
        <w:t>Answers</w:t>
      </w:r>
      <w:r>
        <w:t xml:space="preserve"> folder.</w:t>
      </w:r>
    </w:p>
    <w:p w14:paraId="2326AE95" w14:textId="3799B484" w:rsidR="00FF7C7A" w:rsidRPr="00FF7C7A" w:rsidRDefault="00FF7C7A" w:rsidP="00FF7C7A">
      <w:pPr>
        <w:pStyle w:val="1Para"/>
        <w:numPr>
          <w:ilvl w:val="0"/>
          <w:numId w:val="16"/>
        </w:numPr>
        <w:rPr>
          <w:b/>
        </w:rPr>
      </w:pPr>
      <w:r w:rsidRPr="00FF7C7A">
        <w:rPr>
          <w:b/>
        </w:rPr>
        <w:t>Can't access url or user folder not found</w:t>
      </w:r>
      <w:r>
        <w:t>: The file download has failed either because the user does not access for access to the server file location (i.e. public_html) is denied.</w:t>
      </w:r>
    </w:p>
    <w:p w14:paraId="4A70A9FF" w14:textId="72A79D7F" w:rsidR="00607D5F" w:rsidRPr="00786371" w:rsidRDefault="00FF7C7A" w:rsidP="004251E8">
      <w:pPr>
        <w:pStyle w:val="1Para"/>
        <w:numPr>
          <w:ilvl w:val="0"/>
          <w:numId w:val="16"/>
        </w:numPr>
        <w:rPr>
          <w:b/>
        </w:rPr>
      </w:pPr>
      <w:r>
        <w:rPr>
          <w:b/>
        </w:rPr>
        <w:t>Folder named Task#</w:t>
      </w:r>
      <w:r w:rsidRPr="00FF7C7A">
        <w:rPr>
          <w:b/>
        </w:rPr>
        <w:t xml:space="preserve"> not found</w:t>
      </w:r>
      <w:r>
        <w:t>: Student folder can be accessed but a particular task folder cannot be found under public_html.</w:t>
      </w:r>
    </w:p>
    <w:p w14:paraId="063E6A1A" w14:textId="4F8463E7" w:rsidR="000F7EA6" w:rsidRDefault="00786371" w:rsidP="00E140C3">
      <w:pPr>
        <w:pStyle w:val="1Para"/>
      </w:pPr>
      <w:r>
        <w:t xml:space="preserve">An example of download report file </w:t>
      </w:r>
      <w:r w:rsidR="00E140C3">
        <w:t>is attached</w:t>
      </w:r>
      <w:r>
        <w:t>.</w:t>
      </w:r>
    </w:p>
    <w:p w14:paraId="35679AC3" w14:textId="49DF70A7" w:rsidR="004251E8" w:rsidRDefault="0089146B" w:rsidP="004251E8">
      <w:pPr>
        <w:pStyle w:val="1Para"/>
      </w:pPr>
      <w:r>
        <w:object w:dxaOrig="1520" w:dyaOrig="985" w14:anchorId="1BF18F29">
          <v:shape id="_x0000_i1026" type="#_x0000_t75" style="width:76.3pt;height:48.95pt" o:ole="">
            <v:imagedata r:id="rId23" o:title=""/>
          </v:shape>
          <o:OLEObject Type="Embed" ProgID="Excel.SheetMacroEnabled.12" ShapeID="_x0000_i1026" DrawAspect="Icon" ObjectID="_1559214351" r:id="rId24"/>
        </w:object>
      </w:r>
    </w:p>
    <w:p w14:paraId="68BAD9D0" w14:textId="6D52BDC2" w:rsidR="003B51CB" w:rsidRDefault="003B51CB" w:rsidP="003B51CB">
      <w:pPr>
        <w:pStyle w:val="Heading1NoNumber"/>
      </w:pPr>
      <w:bookmarkStart w:id="27" w:name="_Toc485472228"/>
      <w:r>
        <w:lastRenderedPageBreak/>
        <w:t>Plagiarism Check Report</w:t>
      </w:r>
      <w:bookmarkEnd w:id="27"/>
    </w:p>
    <w:p w14:paraId="5F00D1D4" w14:textId="5D010FE3" w:rsidR="00786371" w:rsidRDefault="003B51CB" w:rsidP="00786371">
      <w:pPr>
        <w:pStyle w:val="1Para"/>
      </w:pPr>
      <w:r>
        <w:t xml:space="preserve">Plagiarism check report is stored in the application root directory and is overwritten each time the </w:t>
      </w:r>
      <w:r>
        <w:rPr>
          <w:i/>
        </w:rPr>
        <w:t>Testrek</w:t>
      </w:r>
      <w:r>
        <w:t xml:space="preserve"> is run. The plagiarism check report is</w:t>
      </w:r>
      <w:r w:rsidR="0013449B">
        <w:t xml:space="preserve"> generated in the html file format. The</w:t>
      </w:r>
      <w:r w:rsidR="00786371">
        <w:t xml:space="preserve"> cells with</w:t>
      </w:r>
      <w:r w:rsidR="0013449B">
        <w:t xml:space="preserve"> red color</w:t>
      </w:r>
      <w:r w:rsidR="00786371">
        <w:t xml:space="preserve"> in the table highlight that there is that similarity between files are over 80%. A screenshot of the plagiarism check report can be seen below.</w:t>
      </w:r>
    </w:p>
    <w:p w14:paraId="1DFD3358" w14:textId="77777777" w:rsidR="00603F8B" w:rsidRDefault="00786371" w:rsidP="00603F8B">
      <w:pPr>
        <w:pStyle w:val="1Para"/>
        <w:keepNext/>
        <w:ind w:firstLine="0"/>
      </w:pPr>
      <w:r>
        <w:rPr>
          <w:noProof/>
          <w:lang w:val="en-GB" w:eastAsia="en-GB"/>
        </w:rPr>
        <w:drawing>
          <wp:inline distT="0" distB="0" distL="0" distR="0" wp14:anchorId="15AC2674" wp14:editId="682DD675">
            <wp:extent cx="5756910" cy="274447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7-06-15 at 15.51.54.png"/>
                    <pic:cNvPicPr/>
                  </pic:nvPicPr>
                  <pic:blipFill>
                    <a:blip r:embed="rId25">
                      <a:extLst>
                        <a:ext uri="{28A0092B-C50C-407E-A947-70E740481C1C}">
                          <a14:useLocalDpi xmlns:a14="http://schemas.microsoft.com/office/drawing/2010/main" val="0"/>
                        </a:ext>
                      </a:extLst>
                    </a:blip>
                    <a:stretch>
                      <a:fillRect/>
                    </a:stretch>
                  </pic:blipFill>
                  <pic:spPr>
                    <a:xfrm>
                      <a:off x="0" y="0"/>
                      <a:ext cx="5756910" cy="2744470"/>
                    </a:xfrm>
                    <a:prstGeom prst="rect">
                      <a:avLst/>
                    </a:prstGeom>
                  </pic:spPr>
                </pic:pic>
              </a:graphicData>
            </a:graphic>
          </wp:inline>
        </w:drawing>
      </w:r>
    </w:p>
    <w:p w14:paraId="44BE8BAC" w14:textId="43AC94BF" w:rsidR="00786371" w:rsidRDefault="00603F8B" w:rsidP="00603F8B">
      <w:pPr>
        <w:pStyle w:val="Caption"/>
        <w:jc w:val="center"/>
      </w:pPr>
      <w:r>
        <w:t xml:space="preserve">Figure </w:t>
      </w:r>
      <w:r w:rsidR="002F134A">
        <w:t>1</w:t>
      </w:r>
      <w:r w:rsidR="00567A93">
        <w:t>0</w:t>
      </w:r>
      <w:r>
        <w:t xml:space="preserve"> Plagiarism check Report</w:t>
      </w:r>
    </w:p>
    <w:p w14:paraId="193B3E8C" w14:textId="202F983B" w:rsidR="0089146B" w:rsidRDefault="0089146B" w:rsidP="0089146B"/>
    <w:p w14:paraId="5CEFDE55" w14:textId="2871CCE7" w:rsidR="0089146B" w:rsidRPr="0089146B" w:rsidRDefault="0089146B" w:rsidP="0089146B">
      <w:r>
        <w:object w:dxaOrig="1520" w:dyaOrig="985" w14:anchorId="30CE8B11">
          <v:shape id="_x0000_i1027" type="#_x0000_t75" style="width:76.3pt;height:48.95pt" o:ole="">
            <v:imagedata r:id="rId26" o:title=""/>
          </v:shape>
          <o:OLEObject Type="Embed" ProgID="Package" ShapeID="_x0000_i1027" DrawAspect="Icon" ObjectID="_1559214352" r:id="rId27"/>
        </w:object>
      </w:r>
    </w:p>
    <w:p w14:paraId="750E3D7E" w14:textId="7ACF082E" w:rsidR="0037374B" w:rsidRDefault="008D70D8" w:rsidP="0037374B">
      <w:pPr>
        <w:pStyle w:val="Heading1NoNumber"/>
        <w:rPr>
          <w:sz w:val="40"/>
        </w:rPr>
      </w:pPr>
      <w:bookmarkStart w:id="28" w:name="_Toc485472229"/>
      <w:r w:rsidRPr="00FD6A88">
        <w:rPr>
          <w:sz w:val="40"/>
        </w:rPr>
        <w:lastRenderedPageBreak/>
        <w:t>Reference</w:t>
      </w:r>
      <w:r w:rsidR="0037374B" w:rsidRPr="00FD6A88">
        <w:rPr>
          <w:sz w:val="40"/>
        </w:rPr>
        <w:t>s</w:t>
      </w:r>
      <w:bookmarkEnd w:id="28"/>
    </w:p>
    <w:p w14:paraId="4BB07827" w14:textId="77777777" w:rsidR="00F35F3D" w:rsidRPr="00F35F3D" w:rsidRDefault="00627619" w:rsidP="00F35F3D">
      <w:pPr>
        <w:pStyle w:val="Bibliography"/>
        <w:rPr>
          <w:rFonts w:ascii="Times New Roman" w:hAnsi="Times New Roman" w:cs="Times New Roman"/>
          <w:sz w:val="28"/>
        </w:rPr>
      </w:pPr>
      <w:r>
        <w:fldChar w:fldCharType="begin"/>
      </w:r>
      <w:r w:rsidR="00F35F3D">
        <w:instrText xml:space="preserve"> ADDIN ZOTERO_BIBL {"custom":[]} CSL_BIBLIOGRAPHY </w:instrText>
      </w:r>
      <w:r>
        <w:fldChar w:fldCharType="separate"/>
      </w:r>
      <w:r w:rsidR="00F35F3D" w:rsidRPr="00F35F3D">
        <w:rPr>
          <w:rFonts w:ascii="Times New Roman" w:hAnsi="Times New Roman" w:cs="Times New Roman"/>
          <w:sz w:val="28"/>
        </w:rPr>
        <w:t xml:space="preserve">[1] </w:t>
      </w:r>
      <w:r w:rsidR="00F35F3D" w:rsidRPr="00F35F3D">
        <w:rPr>
          <w:rFonts w:ascii="Times New Roman" w:hAnsi="Times New Roman" w:cs="Times New Roman"/>
          <w:sz w:val="28"/>
        </w:rPr>
        <w:tab/>
        <w:t xml:space="preserve">PEP 8 -- Style Guide for Python Code. </w:t>
      </w:r>
      <w:r w:rsidR="00F35F3D" w:rsidRPr="00F35F3D">
        <w:rPr>
          <w:rFonts w:ascii="Times New Roman" w:hAnsi="Times New Roman" w:cs="Times New Roman"/>
          <w:i/>
          <w:iCs/>
          <w:sz w:val="28"/>
        </w:rPr>
        <w:t>Python.org</w:t>
      </w:r>
      <w:r w:rsidR="00F35F3D" w:rsidRPr="00F35F3D">
        <w:rPr>
          <w:rFonts w:ascii="Times New Roman" w:hAnsi="Times New Roman" w:cs="Times New Roman"/>
          <w:sz w:val="28"/>
        </w:rPr>
        <w:t xml:space="preserve"> [online]. [vid. 2017-05-28]. Dostupné z: https://www.python.org/dev/peps/pep-0008/</w:t>
      </w:r>
    </w:p>
    <w:p w14:paraId="4BFE401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 </w:t>
      </w:r>
      <w:r w:rsidRPr="00F35F3D">
        <w:rPr>
          <w:rFonts w:ascii="Times New Roman" w:hAnsi="Times New Roman" w:cs="Times New Roman"/>
          <w:sz w:val="28"/>
        </w:rPr>
        <w:tab/>
      </w:r>
      <w:r w:rsidRPr="00F35F3D">
        <w:rPr>
          <w:rFonts w:ascii="Times New Roman" w:hAnsi="Times New Roman" w:cs="Times New Roman"/>
          <w:i/>
          <w:iCs/>
          <w:sz w:val="28"/>
        </w:rPr>
        <w:t>2. Using the Python Interpreter — Python 2.7.13 documentation</w:t>
      </w:r>
      <w:r w:rsidRPr="00F35F3D">
        <w:rPr>
          <w:rFonts w:ascii="Times New Roman" w:hAnsi="Times New Roman" w:cs="Times New Roman"/>
          <w:sz w:val="28"/>
        </w:rPr>
        <w:t xml:space="preserve"> [online]. [vid. 2017-06-17]. Dostupné z: https://docs.python.org/2/tutorial/interpreter.html</w:t>
      </w:r>
    </w:p>
    <w:p w14:paraId="73EE9177"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3] </w:t>
      </w:r>
      <w:r w:rsidRPr="00F35F3D">
        <w:rPr>
          <w:rFonts w:ascii="Times New Roman" w:hAnsi="Times New Roman" w:cs="Times New Roman"/>
          <w:sz w:val="28"/>
        </w:rPr>
        <w:tab/>
      </w:r>
      <w:r w:rsidRPr="00F35F3D">
        <w:rPr>
          <w:rFonts w:ascii="Times New Roman" w:hAnsi="Times New Roman" w:cs="Times New Roman"/>
          <w:i/>
          <w:iCs/>
          <w:sz w:val="28"/>
        </w:rPr>
        <w:t>Hash function</w:t>
      </w:r>
      <w:r w:rsidRPr="00F35F3D">
        <w:rPr>
          <w:rFonts w:ascii="Times New Roman" w:hAnsi="Times New Roman" w:cs="Times New Roman"/>
          <w:sz w:val="28"/>
        </w:rPr>
        <w:t xml:space="preserve"> [online]. 2017. Dostupné z: https://en.wikipedia.org/w/index.php?title=Hash_function&amp;oldid=784087124</w:t>
      </w:r>
    </w:p>
    <w:p w14:paraId="224F88E1"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4] </w:t>
      </w:r>
      <w:r w:rsidRPr="00F35F3D">
        <w:rPr>
          <w:rFonts w:ascii="Times New Roman" w:hAnsi="Times New Roman" w:cs="Times New Roman"/>
          <w:sz w:val="28"/>
        </w:rPr>
        <w:tab/>
        <w:t xml:space="preserve">BUKOVIVO. Computer Support for Study (E372041). </w:t>
      </w:r>
      <w:r w:rsidRPr="00F35F3D">
        <w:rPr>
          <w:rFonts w:ascii="Times New Roman" w:hAnsi="Times New Roman" w:cs="Times New Roman"/>
          <w:i/>
          <w:iCs/>
          <w:sz w:val="28"/>
        </w:rPr>
        <w:t>Department of Instrumentation and Control Engineering</w:t>
      </w:r>
      <w:r w:rsidRPr="00F35F3D">
        <w:rPr>
          <w:rFonts w:ascii="Times New Roman" w:hAnsi="Times New Roman" w:cs="Times New Roman"/>
          <w:sz w:val="28"/>
        </w:rPr>
        <w:t xml:space="preserve"> [online]. 3. duben 2013 [vid. 2017-06-17]. Dostupné z: http://control.fs.cvut.cz/en/courses/computer-support-study-e372041</w:t>
      </w:r>
    </w:p>
    <w:p w14:paraId="6042E2F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5] </w:t>
      </w:r>
      <w:r w:rsidRPr="00F35F3D">
        <w:rPr>
          <w:rFonts w:ascii="Times New Roman" w:hAnsi="Times New Roman" w:cs="Times New Roman"/>
          <w:sz w:val="28"/>
        </w:rPr>
        <w:tab/>
      </w:r>
      <w:r w:rsidRPr="00F35F3D">
        <w:rPr>
          <w:rFonts w:ascii="Times New Roman" w:hAnsi="Times New Roman" w:cs="Times New Roman"/>
          <w:i/>
          <w:iCs/>
          <w:sz w:val="28"/>
        </w:rPr>
        <w:t>Moodle - Open-source learning platform | Moodle.org</w:t>
      </w:r>
      <w:r w:rsidRPr="00F35F3D">
        <w:rPr>
          <w:rFonts w:ascii="Times New Roman" w:hAnsi="Times New Roman" w:cs="Times New Roman"/>
          <w:sz w:val="28"/>
        </w:rPr>
        <w:t xml:space="preserve"> [online]. [vid. 2017-06-17]. Dostupné z: https://moodle.org/</w:t>
      </w:r>
    </w:p>
    <w:p w14:paraId="01095B7F"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6] </w:t>
      </w:r>
      <w:r w:rsidRPr="00F35F3D">
        <w:rPr>
          <w:rFonts w:ascii="Times New Roman" w:hAnsi="Times New Roman" w:cs="Times New Roman"/>
          <w:sz w:val="28"/>
        </w:rPr>
        <w:tab/>
        <w:t xml:space="preserve">FARCIC, Viktor. Black-box vs White-box Testing. </w:t>
      </w:r>
      <w:r w:rsidRPr="00F35F3D">
        <w:rPr>
          <w:rFonts w:ascii="Times New Roman" w:hAnsi="Times New Roman" w:cs="Times New Roman"/>
          <w:i/>
          <w:iCs/>
          <w:sz w:val="28"/>
        </w:rPr>
        <w:t>Technology Conversations</w:t>
      </w:r>
      <w:r w:rsidRPr="00F35F3D">
        <w:rPr>
          <w:rFonts w:ascii="Times New Roman" w:hAnsi="Times New Roman" w:cs="Times New Roman"/>
          <w:sz w:val="28"/>
        </w:rPr>
        <w:t xml:space="preserve"> [online]. 11. prosinec 2013 [vid. 2017-06-17]. Dostupné z: https://technologyconversations.com/2013/12/11/black-box-vs-white-box-testing/</w:t>
      </w:r>
    </w:p>
    <w:p w14:paraId="5F07DB18"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7] </w:t>
      </w:r>
      <w:r w:rsidRPr="00F35F3D">
        <w:rPr>
          <w:rFonts w:ascii="Times New Roman" w:hAnsi="Times New Roman" w:cs="Times New Roman"/>
          <w:sz w:val="28"/>
        </w:rPr>
        <w:tab/>
      </w:r>
      <w:r w:rsidRPr="00F35F3D">
        <w:rPr>
          <w:rFonts w:ascii="Times New Roman" w:hAnsi="Times New Roman" w:cs="Times New Roman"/>
          <w:i/>
          <w:iCs/>
          <w:sz w:val="28"/>
        </w:rPr>
        <w:t>About Moodle - MoodleDocs</w:t>
      </w:r>
      <w:r w:rsidRPr="00F35F3D">
        <w:rPr>
          <w:rFonts w:ascii="Times New Roman" w:hAnsi="Times New Roman" w:cs="Times New Roman"/>
          <w:sz w:val="28"/>
        </w:rPr>
        <w:t xml:space="preserve"> [online]. [vid. 2017-06-17]. Dostupné z: https://docs.moodle.org/33/en/About_Moodle</w:t>
      </w:r>
    </w:p>
    <w:p w14:paraId="4B6D1E42"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8] </w:t>
      </w:r>
      <w:r w:rsidRPr="00F35F3D">
        <w:rPr>
          <w:rFonts w:ascii="Times New Roman" w:hAnsi="Times New Roman" w:cs="Times New Roman"/>
          <w:sz w:val="28"/>
        </w:rPr>
        <w:tab/>
      </w:r>
      <w:r w:rsidRPr="00F35F3D">
        <w:rPr>
          <w:rFonts w:ascii="Times New Roman" w:hAnsi="Times New Roman" w:cs="Times New Roman"/>
          <w:i/>
          <w:iCs/>
          <w:sz w:val="28"/>
        </w:rPr>
        <w:t>Features of our online examination system | Onlineexambuilder.com</w:t>
      </w:r>
      <w:r w:rsidRPr="00F35F3D">
        <w:rPr>
          <w:rFonts w:ascii="Times New Roman" w:hAnsi="Times New Roman" w:cs="Times New Roman"/>
          <w:sz w:val="28"/>
        </w:rPr>
        <w:t xml:space="preserve"> [online]. [vid. 2017-06-17]. Dostupné z: https://www.onlineexambuilder.com/features/item10065</w:t>
      </w:r>
    </w:p>
    <w:p w14:paraId="342E968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9] </w:t>
      </w:r>
      <w:r w:rsidRPr="00F35F3D">
        <w:rPr>
          <w:rFonts w:ascii="Times New Roman" w:hAnsi="Times New Roman" w:cs="Times New Roman"/>
          <w:sz w:val="28"/>
        </w:rPr>
        <w:tab/>
      </w:r>
      <w:r w:rsidRPr="00F35F3D">
        <w:rPr>
          <w:rFonts w:ascii="Times New Roman" w:hAnsi="Times New Roman" w:cs="Times New Roman"/>
          <w:i/>
          <w:iCs/>
          <w:sz w:val="28"/>
        </w:rPr>
        <w:t>EasyTestMaker</w:t>
      </w:r>
      <w:r w:rsidRPr="00F35F3D">
        <w:rPr>
          <w:rFonts w:ascii="Times New Roman" w:hAnsi="Times New Roman" w:cs="Times New Roman"/>
          <w:sz w:val="28"/>
        </w:rPr>
        <w:t xml:space="preserve"> [online]. [vid. 2017-06-17]. Dostupné z: http://www.easytestmaker.com/?utm_campaign=elearningindustry.com&amp;utm_source=%2Ffree-testing-tools-for-online-education&amp;utm_medium=link</w:t>
      </w:r>
    </w:p>
    <w:p w14:paraId="7A52917C"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0] </w:t>
      </w:r>
      <w:r w:rsidRPr="00F35F3D">
        <w:rPr>
          <w:rFonts w:ascii="Times New Roman" w:hAnsi="Times New Roman" w:cs="Times New Roman"/>
          <w:sz w:val="28"/>
        </w:rPr>
        <w:tab/>
        <w:t xml:space="preserve">VEYRAT, Pierre. Business Process Standardization: All you need to know. </w:t>
      </w:r>
      <w:r w:rsidRPr="00F35F3D">
        <w:rPr>
          <w:rFonts w:ascii="Times New Roman" w:hAnsi="Times New Roman" w:cs="Times New Roman"/>
          <w:i/>
          <w:iCs/>
          <w:sz w:val="28"/>
        </w:rPr>
        <w:t>HEFLO EN</w:t>
      </w:r>
      <w:r w:rsidRPr="00F35F3D">
        <w:rPr>
          <w:rFonts w:ascii="Times New Roman" w:hAnsi="Times New Roman" w:cs="Times New Roman"/>
          <w:sz w:val="28"/>
        </w:rPr>
        <w:t xml:space="preserve"> [online]. 25. leden 2016 [vid. 2017-06-17]. Dostupné z: https://www.heflo.com/blog/bpm/business-process-standardization/</w:t>
      </w:r>
    </w:p>
    <w:p w14:paraId="4CA4425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1] </w:t>
      </w:r>
      <w:r w:rsidRPr="00F35F3D">
        <w:rPr>
          <w:rFonts w:ascii="Times New Roman" w:hAnsi="Times New Roman" w:cs="Times New Roman"/>
          <w:sz w:val="28"/>
        </w:rPr>
        <w:tab/>
      </w:r>
      <w:r w:rsidRPr="00F35F3D">
        <w:rPr>
          <w:rFonts w:ascii="Times New Roman" w:hAnsi="Times New Roman" w:cs="Times New Roman"/>
          <w:i/>
          <w:iCs/>
          <w:sz w:val="28"/>
        </w:rPr>
        <w:t>Flask - Full Stack Python</w:t>
      </w:r>
      <w:r w:rsidRPr="00F35F3D">
        <w:rPr>
          <w:rFonts w:ascii="Times New Roman" w:hAnsi="Times New Roman" w:cs="Times New Roman"/>
          <w:sz w:val="28"/>
        </w:rPr>
        <w:t xml:space="preserve"> [online]. [vid. 2017-06-17]. Dostupné z: https://www.fullstackpython.com/flask.html</w:t>
      </w:r>
    </w:p>
    <w:p w14:paraId="549142CB"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2] </w:t>
      </w:r>
      <w:r w:rsidRPr="00F35F3D">
        <w:rPr>
          <w:rFonts w:ascii="Times New Roman" w:hAnsi="Times New Roman" w:cs="Times New Roman"/>
          <w:sz w:val="28"/>
        </w:rPr>
        <w:tab/>
      </w:r>
      <w:r w:rsidRPr="00F35F3D">
        <w:rPr>
          <w:rFonts w:ascii="Times New Roman" w:hAnsi="Times New Roman" w:cs="Times New Roman"/>
          <w:i/>
          <w:iCs/>
          <w:sz w:val="28"/>
        </w:rPr>
        <w:t>The Web framework for perfectionists with deadlines | Django</w:t>
      </w:r>
      <w:r w:rsidRPr="00F35F3D">
        <w:rPr>
          <w:rFonts w:ascii="Times New Roman" w:hAnsi="Times New Roman" w:cs="Times New Roman"/>
          <w:sz w:val="28"/>
        </w:rPr>
        <w:t xml:space="preserve"> [online]. [vid. 2017-06-17]. Dostupné z: https://www.djangoproject.com/</w:t>
      </w:r>
    </w:p>
    <w:p w14:paraId="63BC3B0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3] </w:t>
      </w:r>
      <w:r w:rsidRPr="00F35F3D">
        <w:rPr>
          <w:rFonts w:ascii="Times New Roman" w:hAnsi="Times New Roman" w:cs="Times New Roman"/>
          <w:sz w:val="28"/>
        </w:rPr>
        <w:tab/>
        <w:t xml:space="preserve">PyCharm. </w:t>
      </w:r>
      <w:r w:rsidRPr="00F35F3D">
        <w:rPr>
          <w:rFonts w:ascii="Times New Roman" w:hAnsi="Times New Roman" w:cs="Times New Roman"/>
          <w:i/>
          <w:iCs/>
          <w:sz w:val="28"/>
        </w:rPr>
        <w:t>JetBrains</w:t>
      </w:r>
      <w:r w:rsidRPr="00F35F3D">
        <w:rPr>
          <w:rFonts w:ascii="Times New Roman" w:hAnsi="Times New Roman" w:cs="Times New Roman"/>
          <w:sz w:val="28"/>
        </w:rPr>
        <w:t xml:space="preserve"> [online]. [vid. 2017-05-28]. Dostupné z: https://www.jetbrains.com/pycharm/</w:t>
      </w:r>
    </w:p>
    <w:p w14:paraId="4730D70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4] </w:t>
      </w:r>
      <w:r w:rsidRPr="00F35F3D">
        <w:rPr>
          <w:rFonts w:ascii="Times New Roman" w:hAnsi="Times New Roman" w:cs="Times New Roman"/>
          <w:sz w:val="28"/>
        </w:rPr>
        <w:tab/>
        <w:t>NOWELL STRITE. Introduction to Python. In:  [online]. Technology. B.m. 20:50:44 UTC [vid. 2017-05-29]. Dostupné z: https://www.slideshare.net/nowells/introduction-to-python-5182313</w:t>
      </w:r>
    </w:p>
    <w:p w14:paraId="37B6FC51"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lastRenderedPageBreak/>
        <w:t xml:space="preserve">[15] </w:t>
      </w:r>
      <w:r w:rsidRPr="00F35F3D">
        <w:rPr>
          <w:rFonts w:ascii="Times New Roman" w:hAnsi="Times New Roman" w:cs="Times New Roman"/>
          <w:sz w:val="28"/>
        </w:rPr>
        <w:tab/>
        <w:t xml:space="preserve">TUTORIALSPOINT.COM. Python Dictionary. </w:t>
      </w:r>
      <w:r w:rsidRPr="00F35F3D">
        <w:rPr>
          <w:rFonts w:ascii="Times New Roman" w:hAnsi="Times New Roman" w:cs="Times New Roman"/>
          <w:i/>
          <w:iCs/>
          <w:sz w:val="28"/>
        </w:rPr>
        <w:t>www.tutorialspoint.com</w:t>
      </w:r>
      <w:r w:rsidRPr="00F35F3D">
        <w:rPr>
          <w:rFonts w:ascii="Times New Roman" w:hAnsi="Times New Roman" w:cs="Times New Roman"/>
          <w:sz w:val="28"/>
        </w:rPr>
        <w:t xml:space="preserve"> [online]. [vid. 2017-05-29]. Dostupné z: https://www.tutorialspoint.com/python/python_dictionary.htm</w:t>
      </w:r>
    </w:p>
    <w:p w14:paraId="01FA8D2A"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6] </w:t>
      </w:r>
      <w:r w:rsidRPr="00F35F3D">
        <w:rPr>
          <w:rFonts w:ascii="Times New Roman" w:hAnsi="Times New Roman" w:cs="Times New Roman"/>
          <w:sz w:val="28"/>
        </w:rPr>
        <w:tab/>
      </w:r>
      <w:r w:rsidRPr="00F35F3D">
        <w:rPr>
          <w:rFonts w:ascii="Times New Roman" w:hAnsi="Times New Roman" w:cs="Times New Roman"/>
          <w:i/>
          <w:iCs/>
          <w:sz w:val="28"/>
        </w:rPr>
        <w:t>Learn Python the Hard Way</w:t>
      </w:r>
      <w:r w:rsidRPr="00F35F3D">
        <w:rPr>
          <w:rFonts w:ascii="Times New Roman" w:hAnsi="Times New Roman" w:cs="Times New Roman"/>
          <w:sz w:val="28"/>
        </w:rPr>
        <w:t xml:space="preserve"> [online]. [vid. 2017-05-29]. Dostupné z: https://learnpythonthehardway.org/book/ex40.html</w:t>
      </w:r>
    </w:p>
    <w:p w14:paraId="040640A7"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7] </w:t>
      </w:r>
      <w:r w:rsidRPr="00F35F3D">
        <w:rPr>
          <w:rFonts w:ascii="Times New Roman" w:hAnsi="Times New Roman" w:cs="Times New Roman"/>
          <w:sz w:val="28"/>
        </w:rPr>
        <w:tab/>
      </w:r>
      <w:r w:rsidRPr="00F35F3D">
        <w:rPr>
          <w:rFonts w:ascii="Times New Roman" w:hAnsi="Times New Roman" w:cs="Times New Roman"/>
          <w:i/>
          <w:iCs/>
          <w:sz w:val="28"/>
        </w:rPr>
        <w:t>PyPI - the Python Package Index : Python Package Index</w:t>
      </w:r>
      <w:r w:rsidRPr="00F35F3D">
        <w:rPr>
          <w:rFonts w:ascii="Times New Roman" w:hAnsi="Times New Roman" w:cs="Times New Roman"/>
          <w:sz w:val="28"/>
        </w:rPr>
        <w:t xml:space="preserve"> [online]. [vid. 2017-05-29]. Dostupné z: https://pypi.python.org/pypi</w:t>
      </w:r>
    </w:p>
    <w:p w14:paraId="7EEB0994"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8] </w:t>
      </w:r>
      <w:r w:rsidRPr="00F35F3D">
        <w:rPr>
          <w:rFonts w:ascii="Times New Roman" w:hAnsi="Times New Roman" w:cs="Times New Roman"/>
          <w:sz w:val="28"/>
        </w:rPr>
        <w:tab/>
      </w:r>
      <w:r w:rsidRPr="00F35F3D">
        <w:rPr>
          <w:rFonts w:ascii="Times New Roman" w:hAnsi="Times New Roman" w:cs="Times New Roman"/>
          <w:i/>
          <w:iCs/>
          <w:sz w:val="28"/>
        </w:rPr>
        <w:t>Requests: HTTP for Humans — Requests 2.17.3 documentation</w:t>
      </w:r>
      <w:r w:rsidRPr="00F35F3D">
        <w:rPr>
          <w:rFonts w:ascii="Times New Roman" w:hAnsi="Times New Roman" w:cs="Times New Roman"/>
          <w:sz w:val="28"/>
        </w:rPr>
        <w:t xml:space="preserve"> [online]. [vid. 2017-05-30]. Dostupné z: http://docs.python-requests.org/en/master/</w:t>
      </w:r>
    </w:p>
    <w:p w14:paraId="19DB6B78"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19] </w:t>
      </w:r>
      <w:r w:rsidRPr="00F35F3D">
        <w:rPr>
          <w:rFonts w:ascii="Times New Roman" w:hAnsi="Times New Roman" w:cs="Times New Roman"/>
          <w:sz w:val="28"/>
        </w:rPr>
        <w:tab/>
      </w:r>
      <w:r w:rsidRPr="00F35F3D">
        <w:rPr>
          <w:rFonts w:ascii="Times New Roman" w:hAnsi="Times New Roman" w:cs="Times New Roman"/>
          <w:i/>
          <w:iCs/>
          <w:sz w:val="28"/>
        </w:rPr>
        <w:t>fuzzywuzzy: Fuzzy String Matching in Python</w:t>
      </w:r>
      <w:r w:rsidRPr="00F35F3D">
        <w:rPr>
          <w:rFonts w:ascii="Times New Roman" w:hAnsi="Times New Roman" w:cs="Times New Roman"/>
          <w:sz w:val="28"/>
        </w:rPr>
        <w:t xml:space="preserve"> [online]. Python. B.m.: SeatGeek, 2017. Dostupné z: https://github.com/seatgeek/fuzzywuzzy</w:t>
      </w:r>
    </w:p>
    <w:p w14:paraId="11B696C4"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0] </w:t>
      </w:r>
      <w:r w:rsidRPr="00F35F3D">
        <w:rPr>
          <w:rFonts w:ascii="Times New Roman" w:hAnsi="Times New Roman" w:cs="Times New Roman"/>
          <w:sz w:val="28"/>
        </w:rPr>
        <w:tab/>
        <w:t xml:space="preserve">DEVELOPERS, tqdm. </w:t>
      </w:r>
      <w:r w:rsidRPr="00F35F3D">
        <w:rPr>
          <w:rFonts w:ascii="Times New Roman" w:hAnsi="Times New Roman" w:cs="Times New Roman"/>
          <w:i/>
          <w:iCs/>
          <w:sz w:val="28"/>
        </w:rPr>
        <w:t>tqdm: Fast, Extensible Progress Meter</w:t>
      </w:r>
      <w:r w:rsidRPr="00F35F3D">
        <w:rPr>
          <w:rFonts w:ascii="Times New Roman" w:hAnsi="Times New Roman" w:cs="Times New Roman"/>
          <w:sz w:val="28"/>
        </w:rPr>
        <w:t xml:space="preserve"> [online]. Python. nedatováno. Dostupné z: https://github.com/tqdm/tqdm</w:t>
      </w:r>
    </w:p>
    <w:p w14:paraId="24C28B36"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1] </w:t>
      </w:r>
      <w:r w:rsidRPr="00F35F3D">
        <w:rPr>
          <w:rFonts w:ascii="Times New Roman" w:hAnsi="Times New Roman" w:cs="Times New Roman"/>
          <w:sz w:val="28"/>
        </w:rPr>
        <w:tab/>
        <w:t xml:space="preserve">RICHARDSON, Leonard. </w:t>
      </w:r>
      <w:r w:rsidRPr="00F35F3D">
        <w:rPr>
          <w:rFonts w:ascii="Times New Roman" w:hAnsi="Times New Roman" w:cs="Times New Roman"/>
          <w:i/>
          <w:iCs/>
          <w:sz w:val="28"/>
        </w:rPr>
        <w:t>beautifulsoup4: Screen-scraping library</w:t>
      </w:r>
      <w:r w:rsidRPr="00F35F3D">
        <w:rPr>
          <w:rFonts w:ascii="Times New Roman" w:hAnsi="Times New Roman" w:cs="Times New Roman"/>
          <w:sz w:val="28"/>
        </w:rPr>
        <w:t xml:space="preserve"> [online]. Python. nedatováno. Dostupné z: http://www.crummy.com/software/BeautifulSoup/bs4/</w:t>
      </w:r>
    </w:p>
    <w:p w14:paraId="56635E5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2] </w:t>
      </w:r>
      <w:r w:rsidRPr="00F35F3D">
        <w:rPr>
          <w:rFonts w:ascii="Times New Roman" w:hAnsi="Times New Roman" w:cs="Times New Roman"/>
          <w:sz w:val="28"/>
        </w:rPr>
        <w:tab/>
        <w:t xml:space="preserve">FARCIC, Viktor. Test Driven Development (TDD): Example Walkthrough. </w:t>
      </w:r>
      <w:r w:rsidRPr="00F35F3D">
        <w:rPr>
          <w:rFonts w:ascii="Times New Roman" w:hAnsi="Times New Roman" w:cs="Times New Roman"/>
          <w:i/>
          <w:iCs/>
          <w:sz w:val="28"/>
        </w:rPr>
        <w:t>Technology Conversations</w:t>
      </w:r>
      <w:r w:rsidRPr="00F35F3D">
        <w:rPr>
          <w:rFonts w:ascii="Times New Roman" w:hAnsi="Times New Roman" w:cs="Times New Roman"/>
          <w:sz w:val="28"/>
        </w:rPr>
        <w:t xml:space="preserve"> [online]. 20. prosinec 2013 [vid. 2017-06-08]. Dostupné z: https://technologyconversations.com/2013/12/20/test-driven-development-tdd-example-walkthrough/</w:t>
      </w:r>
    </w:p>
    <w:p w14:paraId="3D266979"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3] </w:t>
      </w:r>
      <w:r w:rsidRPr="00F35F3D">
        <w:rPr>
          <w:rFonts w:ascii="Times New Roman" w:hAnsi="Times New Roman" w:cs="Times New Roman"/>
          <w:sz w:val="28"/>
        </w:rPr>
        <w:tab/>
      </w:r>
      <w:r w:rsidRPr="00F35F3D">
        <w:rPr>
          <w:rFonts w:ascii="Times New Roman" w:hAnsi="Times New Roman" w:cs="Times New Roman"/>
          <w:i/>
          <w:iCs/>
          <w:sz w:val="28"/>
        </w:rPr>
        <w:t>Introduction to Test Driven Development (TDD)</w:t>
      </w:r>
      <w:r w:rsidRPr="00F35F3D">
        <w:rPr>
          <w:rFonts w:ascii="Times New Roman" w:hAnsi="Times New Roman" w:cs="Times New Roman"/>
          <w:sz w:val="28"/>
        </w:rPr>
        <w:t xml:space="preserve"> [online]. [vid. 2017-06-17]. Dostupné z: http://agiledata.org/essays/tdd.html</w:t>
      </w:r>
    </w:p>
    <w:p w14:paraId="05A92033"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4] </w:t>
      </w:r>
      <w:r w:rsidRPr="00F35F3D">
        <w:rPr>
          <w:rFonts w:ascii="Times New Roman" w:hAnsi="Times New Roman" w:cs="Times New Roman"/>
          <w:sz w:val="28"/>
        </w:rPr>
        <w:tab/>
        <w:t xml:space="preserve">MARCO. Fuzzy String Matching in Python. </w:t>
      </w:r>
      <w:r w:rsidRPr="00F35F3D">
        <w:rPr>
          <w:rFonts w:ascii="Times New Roman" w:hAnsi="Times New Roman" w:cs="Times New Roman"/>
          <w:i/>
          <w:iCs/>
          <w:sz w:val="28"/>
        </w:rPr>
        <w:t>Marco Bonzanini</w:t>
      </w:r>
      <w:r w:rsidRPr="00F35F3D">
        <w:rPr>
          <w:rFonts w:ascii="Times New Roman" w:hAnsi="Times New Roman" w:cs="Times New Roman"/>
          <w:sz w:val="28"/>
        </w:rPr>
        <w:t xml:space="preserve"> [online]. 25. únor 2015 [vid. 2017-06-08]. Dostupné z: https://marcobonzanini.com/2015/02/25/fuzzy-string-matching-in-python/</w:t>
      </w:r>
    </w:p>
    <w:p w14:paraId="444504D1"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5] </w:t>
      </w:r>
      <w:r w:rsidRPr="00F35F3D">
        <w:rPr>
          <w:rFonts w:ascii="Times New Roman" w:hAnsi="Times New Roman" w:cs="Times New Roman"/>
          <w:sz w:val="28"/>
        </w:rPr>
        <w:tab/>
      </w:r>
      <w:r w:rsidRPr="00F35F3D">
        <w:rPr>
          <w:rFonts w:ascii="Times New Roman" w:hAnsi="Times New Roman" w:cs="Times New Roman"/>
          <w:i/>
          <w:iCs/>
          <w:sz w:val="28"/>
        </w:rPr>
        <w:t>Levenshtein Distance</w:t>
      </w:r>
      <w:r w:rsidRPr="00F35F3D">
        <w:rPr>
          <w:rFonts w:ascii="Times New Roman" w:hAnsi="Times New Roman" w:cs="Times New Roman"/>
          <w:sz w:val="28"/>
        </w:rPr>
        <w:t xml:space="preserve"> [online]. [vid. 2017-06-08]. Dostupné z: https://people.cs.pitt.edu/~kirk/cs1501/Pruhs/Spring2006/assignments/editdistance/Levenshtein%20Distance.htm</w:t>
      </w:r>
    </w:p>
    <w:p w14:paraId="26D699EC"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6] </w:t>
      </w:r>
      <w:r w:rsidRPr="00F35F3D">
        <w:rPr>
          <w:rFonts w:ascii="Times New Roman" w:hAnsi="Times New Roman" w:cs="Times New Roman"/>
          <w:sz w:val="28"/>
        </w:rPr>
        <w:tab/>
      </w:r>
      <w:r w:rsidRPr="00F35F3D">
        <w:rPr>
          <w:rFonts w:ascii="Times New Roman" w:hAnsi="Times New Roman" w:cs="Times New Roman"/>
          <w:i/>
          <w:iCs/>
          <w:sz w:val="28"/>
        </w:rPr>
        <w:t>python - What is __init__.py for? - Stack Overflow</w:t>
      </w:r>
      <w:r w:rsidRPr="00F35F3D">
        <w:rPr>
          <w:rFonts w:ascii="Times New Roman" w:hAnsi="Times New Roman" w:cs="Times New Roman"/>
          <w:sz w:val="28"/>
        </w:rPr>
        <w:t xml:space="preserve"> [online]. [vid. 2017-06-11]. Dostupné z: https://stackoverflow.com/questions/448271/what-is-init-py-for</w:t>
      </w:r>
    </w:p>
    <w:p w14:paraId="11DBBDF7"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7] </w:t>
      </w:r>
      <w:r w:rsidRPr="00F35F3D">
        <w:rPr>
          <w:rFonts w:ascii="Times New Roman" w:hAnsi="Times New Roman" w:cs="Times New Roman"/>
          <w:sz w:val="28"/>
        </w:rPr>
        <w:tab/>
      </w:r>
      <w:r w:rsidRPr="00F35F3D">
        <w:rPr>
          <w:rFonts w:ascii="Times New Roman" w:hAnsi="Times New Roman" w:cs="Times New Roman"/>
          <w:i/>
          <w:iCs/>
          <w:sz w:val="28"/>
        </w:rPr>
        <w:t>HTTP/1.1: Status Code Definitions</w:t>
      </w:r>
      <w:r w:rsidRPr="00F35F3D">
        <w:rPr>
          <w:rFonts w:ascii="Times New Roman" w:hAnsi="Times New Roman" w:cs="Times New Roman"/>
          <w:sz w:val="28"/>
        </w:rPr>
        <w:t xml:space="preserve"> [online]. [vid. 2017-06-17]. Dostupné z: https://www.w3.org/Protocols/rfc2616/rfc2616-sec10.html</w:t>
      </w:r>
    </w:p>
    <w:p w14:paraId="36136E4B"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8] </w:t>
      </w:r>
      <w:r w:rsidRPr="00F35F3D">
        <w:rPr>
          <w:rFonts w:ascii="Times New Roman" w:hAnsi="Times New Roman" w:cs="Times New Roman"/>
          <w:sz w:val="28"/>
        </w:rPr>
        <w:tab/>
      </w:r>
      <w:r w:rsidRPr="00F35F3D">
        <w:rPr>
          <w:rFonts w:ascii="Times New Roman" w:hAnsi="Times New Roman" w:cs="Times New Roman"/>
          <w:i/>
          <w:iCs/>
          <w:sz w:val="28"/>
        </w:rPr>
        <w:t>Quickstart — Requests 2.18.1 documentation</w:t>
      </w:r>
      <w:r w:rsidRPr="00F35F3D">
        <w:rPr>
          <w:rFonts w:ascii="Times New Roman" w:hAnsi="Times New Roman" w:cs="Times New Roman"/>
          <w:sz w:val="28"/>
        </w:rPr>
        <w:t xml:space="preserve"> [online]. [vid. 2017-06-17]. Dostupné z: http://docs.python-requests.org/en/master/user/quickstart/#make-a-request</w:t>
      </w:r>
    </w:p>
    <w:p w14:paraId="227B0A9D"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t xml:space="preserve">[29] </w:t>
      </w:r>
      <w:r w:rsidRPr="00F35F3D">
        <w:rPr>
          <w:rFonts w:ascii="Times New Roman" w:hAnsi="Times New Roman" w:cs="Times New Roman"/>
          <w:sz w:val="28"/>
        </w:rPr>
        <w:tab/>
      </w:r>
      <w:r w:rsidRPr="00F35F3D">
        <w:rPr>
          <w:rFonts w:ascii="Times New Roman" w:hAnsi="Times New Roman" w:cs="Times New Roman"/>
          <w:i/>
          <w:iCs/>
          <w:sz w:val="28"/>
        </w:rPr>
        <w:t>25.3. unittest — Unit testing framework — Python 2.7.13 documentation</w:t>
      </w:r>
      <w:r w:rsidRPr="00F35F3D">
        <w:rPr>
          <w:rFonts w:ascii="Times New Roman" w:hAnsi="Times New Roman" w:cs="Times New Roman"/>
          <w:sz w:val="28"/>
        </w:rPr>
        <w:t xml:space="preserve"> [online]. [vid. 2017-06-17]. Dostupné z: https://docs.python.org/2/library/unittest.html</w:t>
      </w:r>
    </w:p>
    <w:p w14:paraId="6552FAEE" w14:textId="77777777" w:rsidR="00F35F3D" w:rsidRPr="00F35F3D" w:rsidRDefault="00F35F3D" w:rsidP="00F35F3D">
      <w:pPr>
        <w:pStyle w:val="Bibliography"/>
        <w:rPr>
          <w:rFonts w:ascii="Times New Roman" w:hAnsi="Times New Roman" w:cs="Times New Roman"/>
          <w:sz w:val="28"/>
        </w:rPr>
      </w:pPr>
      <w:r w:rsidRPr="00F35F3D">
        <w:rPr>
          <w:rFonts w:ascii="Times New Roman" w:hAnsi="Times New Roman" w:cs="Times New Roman"/>
          <w:sz w:val="28"/>
        </w:rPr>
        <w:lastRenderedPageBreak/>
        <w:t xml:space="preserve">[30] </w:t>
      </w:r>
      <w:r w:rsidRPr="00F35F3D">
        <w:rPr>
          <w:rFonts w:ascii="Times New Roman" w:hAnsi="Times New Roman" w:cs="Times New Roman"/>
          <w:sz w:val="28"/>
        </w:rPr>
        <w:tab/>
      </w:r>
      <w:r w:rsidRPr="00F35F3D">
        <w:rPr>
          <w:rFonts w:ascii="Times New Roman" w:hAnsi="Times New Roman" w:cs="Times New Roman"/>
          <w:i/>
          <w:iCs/>
          <w:sz w:val="28"/>
        </w:rPr>
        <w:t>29.4. __main__ — Top-level script environment — Python 3.6.1 documentation</w:t>
      </w:r>
      <w:r w:rsidRPr="00F35F3D">
        <w:rPr>
          <w:rFonts w:ascii="Times New Roman" w:hAnsi="Times New Roman" w:cs="Times New Roman"/>
          <w:sz w:val="28"/>
        </w:rPr>
        <w:t xml:space="preserve"> [online]. [vid. 2017-06-17]. Dostupné z: https://docs.python.org/3/library/__main__.html</w:t>
      </w:r>
    </w:p>
    <w:p w14:paraId="7379C950" w14:textId="2E3F7B8D" w:rsidR="00FD6A88" w:rsidRPr="00FD6A88" w:rsidRDefault="00627619" w:rsidP="00FD6A88">
      <w:pPr>
        <w:pStyle w:val="1Para"/>
      </w:pPr>
      <w:r>
        <w:fldChar w:fldCharType="end"/>
      </w:r>
    </w:p>
    <w:sectPr w:rsidR="00FD6A88" w:rsidRPr="00FD6A88" w:rsidSect="00806B5F">
      <w:footerReference w:type="default" r:id="rId28"/>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B4068E0" w14:textId="77777777" w:rsidR="006A6956" w:rsidRDefault="006A6956" w:rsidP="00A542EF">
      <w:pPr>
        <w:spacing w:after="0" w:line="240" w:lineRule="auto"/>
      </w:pPr>
      <w:r>
        <w:separator/>
      </w:r>
    </w:p>
  </w:endnote>
  <w:endnote w:type="continuationSeparator" w:id="0">
    <w:p w14:paraId="3D49A765" w14:textId="77777777" w:rsidR="006A6956" w:rsidRDefault="006A6956" w:rsidP="00A54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339CA708" w:rsidR="008507A4" w:rsidRDefault="008507A4" w:rsidP="00A542EF">
        <w:pPr>
          <w:pStyle w:val="Footer"/>
          <w:jc w:val="center"/>
        </w:pPr>
        <w:r>
          <w:fldChar w:fldCharType="begin"/>
        </w:r>
        <w:r>
          <w:instrText xml:space="preserve"> PAGE   \* MERGEFORMAT </w:instrText>
        </w:r>
        <w:r>
          <w:fldChar w:fldCharType="separate"/>
        </w:r>
        <w:r w:rsidR="00A909AA">
          <w:rPr>
            <w:noProof/>
          </w:rPr>
          <w:t>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6D86C92E" w:rsidR="008507A4" w:rsidRDefault="008507A4" w:rsidP="002842B4">
        <w:pPr>
          <w:pStyle w:val="Footer"/>
          <w:jc w:val="center"/>
        </w:pPr>
        <w:r>
          <w:fldChar w:fldCharType="begin"/>
        </w:r>
        <w:r>
          <w:instrText xml:space="preserve"> PAGE   \* MERGEFORMAT </w:instrText>
        </w:r>
        <w:r>
          <w:fldChar w:fldCharType="separate"/>
        </w:r>
        <w:r w:rsidR="00A909AA">
          <w:rPr>
            <w:noProof/>
          </w:rPr>
          <w:t>40</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D03690" w14:textId="77777777" w:rsidR="006A6956" w:rsidRDefault="006A6956" w:rsidP="00A542EF">
      <w:pPr>
        <w:spacing w:after="0" w:line="240" w:lineRule="auto"/>
      </w:pPr>
      <w:r>
        <w:separator/>
      </w:r>
    </w:p>
  </w:footnote>
  <w:footnote w:type="continuationSeparator" w:id="0">
    <w:p w14:paraId="0965E1A2" w14:textId="77777777" w:rsidR="006A6956" w:rsidRDefault="006A6956"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DA0C3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26427D33"/>
    <w:multiLevelType w:val="hybridMultilevel"/>
    <w:tmpl w:val="3EFA92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60B781A"/>
    <w:multiLevelType w:val="multilevel"/>
    <w:tmpl w:val="198C53D2"/>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709"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62871926"/>
    <w:multiLevelType w:val="hybridMultilevel"/>
    <w:tmpl w:val="12826B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nsid w:val="65A418B6"/>
    <w:multiLevelType w:val="hybridMultilevel"/>
    <w:tmpl w:val="67A456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6CAC5F9D"/>
    <w:multiLevelType w:val="hybridMultilevel"/>
    <w:tmpl w:val="A48E87F4"/>
    <w:lvl w:ilvl="0" w:tplc="08090001">
      <w:start w:val="1"/>
      <w:numFmt w:val="bullet"/>
      <w:lvlText w:val=""/>
      <w:lvlJc w:val="left"/>
      <w:pPr>
        <w:ind w:left="1450" w:hanging="360"/>
      </w:pPr>
      <w:rPr>
        <w:rFonts w:ascii="Symbol" w:hAnsi="Symbol" w:hint="default"/>
      </w:rPr>
    </w:lvl>
    <w:lvl w:ilvl="1" w:tplc="08090003" w:tentative="1">
      <w:start w:val="1"/>
      <w:numFmt w:val="bullet"/>
      <w:lvlText w:val="o"/>
      <w:lvlJc w:val="left"/>
      <w:pPr>
        <w:ind w:left="2170" w:hanging="360"/>
      </w:pPr>
      <w:rPr>
        <w:rFonts w:ascii="Courier New" w:hAnsi="Courier New" w:cs="Courier New" w:hint="default"/>
      </w:rPr>
    </w:lvl>
    <w:lvl w:ilvl="2" w:tplc="08090005" w:tentative="1">
      <w:start w:val="1"/>
      <w:numFmt w:val="bullet"/>
      <w:lvlText w:val=""/>
      <w:lvlJc w:val="left"/>
      <w:pPr>
        <w:ind w:left="2890" w:hanging="360"/>
      </w:pPr>
      <w:rPr>
        <w:rFonts w:ascii="Wingdings" w:hAnsi="Wingdings" w:hint="default"/>
      </w:rPr>
    </w:lvl>
    <w:lvl w:ilvl="3" w:tplc="08090001" w:tentative="1">
      <w:start w:val="1"/>
      <w:numFmt w:val="bullet"/>
      <w:lvlText w:val=""/>
      <w:lvlJc w:val="left"/>
      <w:pPr>
        <w:ind w:left="3610" w:hanging="360"/>
      </w:pPr>
      <w:rPr>
        <w:rFonts w:ascii="Symbol" w:hAnsi="Symbol" w:hint="default"/>
      </w:rPr>
    </w:lvl>
    <w:lvl w:ilvl="4" w:tplc="08090003" w:tentative="1">
      <w:start w:val="1"/>
      <w:numFmt w:val="bullet"/>
      <w:lvlText w:val="o"/>
      <w:lvlJc w:val="left"/>
      <w:pPr>
        <w:ind w:left="4330" w:hanging="360"/>
      </w:pPr>
      <w:rPr>
        <w:rFonts w:ascii="Courier New" w:hAnsi="Courier New" w:cs="Courier New" w:hint="default"/>
      </w:rPr>
    </w:lvl>
    <w:lvl w:ilvl="5" w:tplc="08090005" w:tentative="1">
      <w:start w:val="1"/>
      <w:numFmt w:val="bullet"/>
      <w:lvlText w:val=""/>
      <w:lvlJc w:val="left"/>
      <w:pPr>
        <w:ind w:left="5050" w:hanging="360"/>
      </w:pPr>
      <w:rPr>
        <w:rFonts w:ascii="Wingdings" w:hAnsi="Wingdings" w:hint="default"/>
      </w:rPr>
    </w:lvl>
    <w:lvl w:ilvl="6" w:tplc="08090001" w:tentative="1">
      <w:start w:val="1"/>
      <w:numFmt w:val="bullet"/>
      <w:lvlText w:val=""/>
      <w:lvlJc w:val="left"/>
      <w:pPr>
        <w:ind w:left="5770" w:hanging="360"/>
      </w:pPr>
      <w:rPr>
        <w:rFonts w:ascii="Symbol" w:hAnsi="Symbol" w:hint="default"/>
      </w:rPr>
    </w:lvl>
    <w:lvl w:ilvl="7" w:tplc="08090003" w:tentative="1">
      <w:start w:val="1"/>
      <w:numFmt w:val="bullet"/>
      <w:lvlText w:val="o"/>
      <w:lvlJc w:val="left"/>
      <w:pPr>
        <w:ind w:left="6490" w:hanging="360"/>
      </w:pPr>
      <w:rPr>
        <w:rFonts w:ascii="Courier New" w:hAnsi="Courier New" w:cs="Courier New" w:hint="default"/>
      </w:rPr>
    </w:lvl>
    <w:lvl w:ilvl="8" w:tplc="08090005" w:tentative="1">
      <w:start w:val="1"/>
      <w:numFmt w:val="bullet"/>
      <w:lvlText w:val=""/>
      <w:lvlJc w:val="left"/>
      <w:pPr>
        <w:ind w:left="7210" w:hanging="360"/>
      </w:pPr>
      <w:rPr>
        <w:rFonts w:ascii="Wingdings" w:hAnsi="Wingdings" w:hint="default"/>
      </w:rPr>
    </w:lvl>
  </w:abstractNum>
  <w:abstractNum w:abstractNumId="15">
    <w:nsid w:val="75F457F2"/>
    <w:multiLevelType w:val="hybridMultilevel"/>
    <w:tmpl w:val="AAC2566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11"/>
  </w:num>
  <w:num w:numId="3">
    <w:abstractNumId w:val="8"/>
  </w:num>
  <w:num w:numId="4">
    <w:abstractNumId w:val="2"/>
  </w:num>
  <w:num w:numId="5">
    <w:abstractNumId w:val="0"/>
  </w:num>
  <w:num w:numId="6">
    <w:abstractNumId w:val="4"/>
  </w:num>
  <w:num w:numId="7">
    <w:abstractNumId w:val="3"/>
  </w:num>
  <w:num w:numId="8">
    <w:abstractNumId w:val="9"/>
  </w:num>
  <w:num w:numId="9">
    <w:abstractNumId w:val="10"/>
  </w:num>
  <w:num w:numId="10">
    <w:abstractNumId w:val="6"/>
  </w:num>
  <w:num w:numId="11">
    <w:abstractNumId w:val="1"/>
  </w:num>
  <w:num w:numId="12">
    <w:abstractNumId w:val="14"/>
  </w:num>
  <w:num w:numId="13">
    <w:abstractNumId w:val="12"/>
  </w:num>
  <w:num w:numId="14">
    <w:abstractNumId w:val="15"/>
  </w:num>
  <w:num w:numId="15">
    <w:abstractNumId w:val="5"/>
  </w:num>
  <w:num w:numId="16">
    <w:abstractNumId w:val="13"/>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4D3C"/>
    <w:rsid w:val="00005F3B"/>
    <w:rsid w:val="00006995"/>
    <w:rsid w:val="00006D16"/>
    <w:rsid w:val="000100E2"/>
    <w:rsid w:val="0001044C"/>
    <w:rsid w:val="000122CB"/>
    <w:rsid w:val="000147AB"/>
    <w:rsid w:val="00016995"/>
    <w:rsid w:val="000227BD"/>
    <w:rsid w:val="000229C6"/>
    <w:rsid w:val="000236F5"/>
    <w:rsid w:val="00027237"/>
    <w:rsid w:val="0003083C"/>
    <w:rsid w:val="00032D9B"/>
    <w:rsid w:val="00035765"/>
    <w:rsid w:val="00036649"/>
    <w:rsid w:val="00042066"/>
    <w:rsid w:val="0004683D"/>
    <w:rsid w:val="00046BD7"/>
    <w:rsid w:val="0005593E"/>
    <w:rsid w:val="0006095E"/>
    <w:rsid w:val="00061FDE"/>
    <w:rsid w:val="00062C29"/>
    <w:rsid w:val="00063268"/>
    <w:rsid w:val="00063D3F"/>
    <w:rsid w:val="000679F9"/>
    <w:rsid w:val="000710C1"/>
    <w:rsid w:val="00071B49"/>
    <w:rsid w:val="0007569E"/>
    <w:rsid w:val="000842EC"/>
    <w:rsid w:val="00091B90"/>
    <w:rsid w:val="00092F59"/>
    <w:rsid w:val="00096198"/>
    <w:rsid w:val="000A6556"/>
    <w:rsid w:val="000A7415"/>
    <w:rsid w:val="000B3DF5"/>
    <w:rsid w:val="000B4421"/>
    <w:rsid w:val="000C0A80"/>
    <w:rsid w:val="000C6109"/>
    <w:rsid w:val="000D14A0"/>
    <w:rsid w:val="000D55F1"/>
    <w:rsid w:val="000D6388"/>
    <w:rsid w:val="000D77A1"/>
    <w:rsid w:val="000E1EC8"/>
    <w:rsid w:val="000E234C"/>
    <w:rsid w:val="000E4470"/>
    <w:rsid w:val="000E63AC"/>
    <w:rsid w:val="000F1DDB"/>
    <w:rsid w:val="000F4C88"/>
    <w:rsid w:val="000F70F6"/>
    <w:rsid w:val="000F7EA6"/>
    <w:rsid w:val="001017E9"/>
    <w:rsid w:val="00102B64"/>
    <w:rsid w:val="001040ED"/>
    <w:rsid w:val="001058E3"/>
    <w:rsid w:val="00105D3E"/>
    <w:rsid w:val="00113DFE"/>
    <w:rsid w:val="00113F82"/>
    <w:rsid w:val="0011654D"/>
    <w:rsid w:val="00117B75"/>
    <w:rsid w:val="00121E0F"/>
    <w:rsid w:val="0012378F"/>
    <w:rsid w:val="0012404F"/>
    <w:rsid w:val="00124F2F"/>
    <w:rsid w:val="0012690C"/>
    <w:rsid w:val="0013174D"/>
    <w:rsid w:val="0013449B"/>
    <w:rsid w:val="001438A5"/>
    <w:rsid w:val="00144004"/>
    <w:rsid w:val="001440E3"/>
    <w:rsid w:val="001462DF"/>
    <w:rsid w:val="00147C41"/>
    <w:rsid w:val="00147F0C"/>
    <w:rsid w:val="001537B5"/>
    <w:rsid w:val="00161D36"/>
    <w:rsid w:val="00162373"/>
    <w:rsid w:val="00162844"/>
    <w:rsid w:val="00166E3A"/>
    <w:rsid w:val="00175992"/>
    <w:rsid w:val="00177F04"/>
    <w:rsid w:val="001868DE"/>
    <w:rsid w:val="00191318"/>
    <w:rsid w:val="0019239A"/>
    <w:rsid w:val="001930C3"/>
    <w:rsid w:val="001952A7"/>
    <w:rsid w:val="001A2BB1"/>
    <w:rsid w:val="001A2E17"/>
    <w:rsid w:val="001A4992"/>
    <w:rsid w:val="001B2EE8"/>
    <w:rsid w:val="001B452C"/>
    <w:rsid w:val="001C12A2"/>
    <w:rsid w:val="001C2BE7"/>
    <w:rsid w:val="001C5FA8"/>
    <w:rsid w:val="001C60A8"/>
    <w:rsid w:val="001D107F"/>
    <w:rsid w:val="001D2373"/>
    <w:rsid w:val="001D2C80"/>
    <w:rsid w:val="001D3010"/>
    <w:rsid w:val="001D3CD6"/>
    <w:rsid w:val="001E258A"/>
    <w:rsid w:val="001E6213"/>
    <w:rsid w:val="001E68F2"/>
    <w:rsid w:val="001F052A"/>
    <w:rsid w:val="001F063C"/>
    <w:rsid w:val="001F1AEE"/>
    <w:rsid w:val="001F38E0"/>
    <w:rsid w:val="00200B9E"/>
    <w:rsid w:val="002015E2"/>
    <w:rsid w:val="00201F2B"/>
    <w:rsid w:val="00202BEA"/>
    <w:rsid w:val="00203921"/>
    <w:rsid w:val="002104A2"/>
    <w:rsid w:val="002127C3"/>
    <w:rsid w:val="00213104"/>
    <w:rsid w:val="002143D1"/>
    <w:rsid w:val="00216111"/>
    <w:rsid w:val="002162A1"/>
    <w:rsid w:val="00221A88"/>
    <w:rsid w:val="00222D0C"/>
    <w:rsid w:val="00223A6B"/>
    <w:rsid w:val="002251AE"/>
    <w:rsid w:val="002336E1"/>
    <w:rsid w:val="00240C56"/>
    <w:rsid w:val="00240D5F"/>
    <w:rsid w:val="00241CAF"/>
    <w:rsid w:val="00241FC0"/>
    <w:rsid w:val="00242297"/>
    <w:rsid w:val="0024406C"/>
    <w:rsid w:val="00244CCB"/>
    <w:rsid w:val="00261553"/>
    <w:rsid w:val="00261A9E"/>
    <w:rsid w:val="002623C0"/>
    <w:rsid w:val="00265428"/>
    <w:rsid w:val="00267E13"/>
    <w:rsid w:val="00273CEC"/>
    <w:rsid w:val="00276693"/>
    <w:rsid w:val="002804C8"/>
    <w:rsid w:val="002842B4"/>
    <w:rsid w:val="0028655F"/>
    <w:rsid w:val="002910D2"/>
    <w:rsid w:val="002925DA"/>
    <w:rsid w:val="00293099"/>
    <w:rsid w:val="002A06D7"/>
    <w:rsid w:val="002A1763"/>
    <w:rsid w:val="002A62F4"/>
    <w:rsid w:val="002A6BD2"/>
    <w:rsid w:val="002B1EDE"/>
    <w:rsid w:val="002C0F3B"/>
    <w:rsid w:val="002C322A"/>
    <w:rsid w:val="002C6EFE"/>
    <w:rsid w:val="002C7F35"/>
    <w:rsid w:val="002D0F75"/>
    <w:rsid w:val="002D71A4"/>
    <w:rsid w:val="002E08BC"/>
    <w:rsid w:val="002E2C13"/>
    <w:rsid w:val="002E476F"/>
    <w:rsid w:val="002E5EB5"/>
    <w:rsid w:val="002F134A"/>
    <w:rsid w:val="002F66CA"/>
    <w:rsid w:val="002F6C4D"/>
    <w:rsid w:val="00300426"/>
    <w:rsid w:val="00302768"/>
    <w:rsid w:val="0030758D"/>
    <w:rsid w:val="00311D29"/>
    <w:rsid w:val="00313674"/>
    <w:rsid w:val="003143FD"/>
    <w:rsid w:val="00314B03"/>
    <w:rsid w:val="00321647"/>
    <w:rsid w:val="003252E0"/>
    <w:rsid w:val="00327384"/>
    <w:rsid w:val="00330858"/>
    <w:rsid w:val="0035168F"/>
    <w:rsid w:val="00354BED"/>
    <w:rsid w:val="003674E4"/>
    <w:rsid w:val="00372609"/>
    <w:rsid w:val="0037374B"/>
    <w:rsid w:val="00384B2C"/>
    <w:rsid w:val="00385D2C"/>
    <w:rsid w:val="0038678F"/>
    <w:rsid w:val="00387632"/>
    <w:rsid w:val="0039193A"/>
    <w:rsid w:val="003954F3"/>
    <w:rsid w:val="00397726"/>
    <w:rsid w:val="003B0D54"/>
    <w:rsid w:val="003B24B8"/>
    <w:rsid w:val="003B28C0"/>
    <w:rsid w:val="003B2B7E"/>
    <w:rsid w:val="003B2CDF"/>
    <w:rsid w:val="003B37D8"/>
    <w:rsid w:val="003B3CB3"/>
    <w:rsid w:val="003B51CB"/>
    <w:rsid w:val="003B5653"/>
    <w:rsid w:val="003C39B3"/>
    <w:rsid w:val="003C3D69"/>
    <w:rsid w:val="003D4061"/>
    <w:rsid w:val="003D7136"/>
    <w:rsid w:val="003E08BC"/>
    <w:rsid w:val="003E2489"/>
    <w:rsid w:val="003E392F"/>
    <w:rsid w:val="003E6A2D"/>
    <w:rsid w:val="003F37A6"/>
    <w:rsid w:val="003F51A4"/>
    <w:rsid w:val="00405541"/>
    <w:rsid w:val="00407460"/>
    <w:rsid w:val="0041332F"/>
    <w:rsid w:val="00413688"/>
    <w:rsid w:val="00415E03"/>
    <w:rsid w:val="00421225"/>
    <w:rsid w:val="00421988"/>
    <w:rsid w:val="004251E8"/>
    <w:rsid w:val="00430956"/>
    <w:rsid w:val="00430D5B"/>
    <w:rsid w:val="00432C9B"/>
    <w:rsid w:val="00434443"/>
    <w:rsid w:val="00437EE0"/>
    <w:rsid w:val="00441AA7"/>
    <w:rsid w:val="00443936"/>
    <w:rsid w:val="00444348"/>
    <w:rsid w:val="00445043"/>
    <w:rsid w:val="0044610C"/>
    <w:rsid w:val="00446DBE"/>
    <w:rsid w:val="00451B6C"/>
    <w:rsid w:val="004522D4"/>
    <w:rsid w:val="00454136"/>
    <w:rsid w:val="00455E0A"/>
    <w:rsid w:val="00456589"/>
    <w:rsid w:val="0047625A"/>
    <w:rsid w:val="00481150"/>
    <w:rsid w:val="00483393"/>
    <w:rsid w:val="00485631"/>
    <w:rsid w:val="00486A07"/>
    <w:rsid w:val="0049408C"/>
    <w:rsid w:val="00494BAF"/>
    <w:rsid w:val="00494F38"/>
    <w:rsid w:val="00494FED"/>
    <w:rsid w:val="004A187F"/>
    <w:rsid w:val="004A723B"/>
    <w:rsid w:val="004B0D60"/>
    <w:rsid w:val="004B13A1"/>
    <w:rsid w:val="004B39F9"/>
    <w:rsid w:val="004B3F96"/>
    <w:rsid w:val="004C0820"/>
    <w:rsid w:val="004C14BB"/>
    <w:rsid w:val="004C29F6"/>
    <w:rsid w:val="004C3BC3"/>
    <w:rsid w:val="004D099C"/>
    <w:rsid w:val="004D213D"/>
    <w:rsid w:val="004D3CA2"/>
    <w:rsid w:val="004D3F73"/>
    <w:rsid w:val="004E0E0C"/>
    <w:rsid w:val="004E1A5A"/>
    <w:rsid w:val="004E3BE4"/>
    <w:rsid w:val="004F02FE"/>
    <w:rsid w:val="004F3A6B"/>
    <w:rsid w:val="004F6AC5"/>
    <w:rsid w:val="00500C7A"/>
    <w:rsid w:val="0051083C"/>
    <w:rsid w:val="00512847"/>
    <w:rsid w:val="005141A9"/>
    <w:rsid w:val="005141CE"/>
    <w:rsid w:val="00514EC2"/>
    <w:rsid w:val="005166E7"/>
    <w:rsid w:val="00517157"/>
    <w:rsid w:val="00517F10"/>
    <w:rsid w:val="00523E58"/>
    <w:rsid w:val="005315DF"/>
    <w:rsid w:val="00535E18"/>
    <w:rsid w:val="00541562"/>
    <w:rsid w:val="00542938"/>
    <w:rsid w:val="005543F0"/>
    <w:rsid w:val="005555E7"/>
    <w:rsid w:val="005568E9"/>
    <w:rsid w:val="00556D4F"/>
    <w:rsid w:val="005610C5"/>
    <w:rsid w:val="0056648F"/>
    <w:rsid w:val="00567571"/>
    <w:rsid w:val="00567A93"/>
    <w:rsid w:val="0057100C"/>
    <w:rsid w:val="005905CA"/>
    <w:rsid w:val="00591D18"/>
    <w:rsid w:val="00596BA2"/>
    <w:rsid w:val="005A49F4"/>
    <w:rsid w:val="005A6DA2"/>
    <w:rsid w:val="005A785D"/>
    <w:rsid w:val="005A7CA4"/>
    <w:rsid w:val="005B22A4"/>
    <w:rsid w:val="005B302C"/>
    <w:rsid w:val="005B481B"/>
    <w:rsid w:val="005B66D8"/>
    <w:rsid w:val="005B70F7"/>
    <w:rsid w:val="005C046C"/>
    <w:rsid w:val="005C08D2"/>
    <w:rsid w:val="005C53D7"/>
    <w:rsid w:val="005C5AE3"/>
    <w:rsid w:val="005C784B"/>
    <w:rsid w:val="005D23B1"/>
    <w:rsid w:val="005D4BE2"/>
    <w:rsid w:val="005D6CF6"/>
    <w:rsid w:val="005E36A2"/>
    <w:rsid w:val="005E3EE8"/>
    <w:rsid w:val="005E431F"/>
    <w:rsid w:val="005E7C65"/>
    <w:rsid w:val="005F3787"/>
    <w:rsid w:val="005F3C06"/>
    <w:rsid w:val="005F53FA"/>
    <w:rsid w:val="00603F8B"/>
    <w:rsid w:val="0060709D"/>
    <w:rsid w:val="00607D5F"/>
    <w:rsid w:val="0061204B"/>
    <w:rsid w:val="00612FEC"/>
    <w:rsid w:val="006138CB"/>
    <w:rsid w:val="00613CEE"/>
    <w:rsid w:val="00614BCD"/>
    <w:rsid w:val="00622644"/>
    <w:rsid w:val="00623EA3"/>
    <w:rsid w:val="00627619"/>
    <w:rsid w:val="00627AF2"/>
    <w:rsid w:val="00643940"/>
    <w:rsid w:val="00646F8D"/>
    <w:rsid w:val="00647B4E"/>
    <w:rsid w:val="00652CD1"/>
    <w:rsid w:val="00657A7F"/>
    <w:rsid w:val="00660296"/>
    <w:rsid w:val="00661F04"/>
    <w:rsid w:val="0066219D"/>
    <w:rsid w:val="00662F96"/>
    <w:rsid w:val="00667F78"/>
    <w:rsid w:val="0067102C"/>
    <w:rsid w:val="00671304"/>
    <w:rsid w:val="006730BE"/>
    <w:rsid w:val="00675271"/>
    <w:rsid w:val="0068372D"/>
    <w:rsid w:val="006921BF"/>
    <w:rsid w:val="00694EFF"/>
    <w:rsid w:val="006972CF"/>
    <w:rsid w:val="006A313A"/>
    <w:rsid w:val="006A6956"/>
    <w:rsid w:val="006B7E56"/>
    <w:rsid w:val="006C20E6"/>
    <w:rsid w:val="006C6E3D"/>
    <w:rsid w:val="006C6F26"/>
    <w:rsid w:val="006D3F06"/>
    <w:rsid w:val="006E3D5A"/>
    <w:rsid w:val="006E47E4"/>
    <w:rsid w:val="006E4BC7"/>
    <w:rsid w:val="006E7746"/>
    <w:rsid w:val="006F5097"/>
    <w:rsid w:val="0070270C"/>
    <w:rsid w:val="007027B1"/>
    <w:rsid w:val="0070417E"/>
    <w:rsid w:val="007054CE"/>
    <w:rsid w:val="007056AF"/>
    <w:rsid w:val="00712F7D"/>
    <w:rsid w:val="007146EB"/>
    <w:rsid w:val="007153D2"/>
    <w:rsid w:val="00726916"/>
    <w:rsid w:val="0072784E"/>
    <w:rsid w:val="00732C9E"/>
    <w:rsid w:val="007344A8"/>
    <w:rsid w:val="007352BA"/>
    <w:rsid w:val="0073531C"/>
    <w:rsid w:val="0073705E"/>
    <w:rsid w:val="00746B48"/>
    <w:rsid w:val="007503EC"/>
    <w:rsid w:val="00751639"/>
    <w:rsid w:val="00760816"/>
    <w:rsid w:val="00765A3B"/>
    <w:rsid w:val="00765C2E"/>
    <w:rsid w:val="00771B72"/>
    <w:rsid w:val="007723C3"/>
    <w:rsid w:val="007804DC"/>
    <w:rsid w:val="00781DC4"/>
    <w:rsid w:val="00784147"/>
    <w:rsid w:val="00784D5F"/>
    <w:rsid w:val="00786371"/>
    <w:rsid w:val="00791D3A"/>
    <w:rsid w:val="00791DDF"/>
    <w:rsid w:val="007941E1"/>
    <w:rsid w:val="00796229"/>
    <w:rsid w:val="007A0549"/>
    <w:rsid w:val="007A1F28"/>
    <w:rsid w:val="007A30A9"/>
    <w:rsid w:val="007A4070"/>
    <w:rsid w:val="007B204A"/>
    <w:rsid w:val="007B57CA"/>
    <w:rsid w:val="007C1591"/>
    <w:rsid w:val="007C24E9"/>
    <w:rsid w:val="007C2C1E"/>
    <w:rsid w:val="007C7C5A"/>
    <w:rsid w:val="007D079E"/>
    <w:rsid w:val="007D14ED"/>
    <w:rsid w:val="007D2905"/>
    <w:rsid w:val="007D37DF"/>
    <w:rsid w:val="007D4507"/>
    <w:rsid w:val="007E19A4"/>
    <w:rsid w:val="007E1DC5"/>
    <w:rsid w:val="007E6A2B"/>
    <w:rsid w:val="007F786F"/>
    <w:rsid w:val="0080100A"/>
    <w:rsid w:val="00801145"/>
    <w:rsid w:val="0080131F"/>
    <w:rsid w:val="00801DD0"/>
    <w:rsid w:val="00806B5F"/>
    <w:rsid w:val="00820B8C"/>
    <w:rsid w:val="0082303B"/>
    <w:rsid w:val="00834587"/>
    <w:rsid w:val="00835876"/>
    <w:rsid w:val="00842635"/>
    <w:rsid w:val="0084365C"/>
    <w:rsid w:val="0084573F"/>
    <w:rsid w:val="008507A4"/>
    <w:rsid w:val="00852613"/>
    <w:rsid w:val="00853ACE"/>
    <w:rsid w:val="00854C99"/>
    <w:rsid w:val="00861AC4"/>
    <w:rsid w:val="00862141"/>
    <w:rsid w:val="0086457F"/>
    <w:rsid w:val="0086692C"/>
    <w:rsid w:val="00871AC3"/>
    <w:rsid w:val="008763C5"/>
    <w:rsid w:val="00881129"/>
    <w:rsid w:val="00881836"/>
    <w:rsid w:val="008859B2"/>
    <w:rsid w:val="0088710A"/>
    <w:rsid w:val="00887C7D"/>
    <w:rsid w:val="0089146B"/>
    <w:rsid w:val="0089433E"/>
    <w:rsid w:val="008A60EF"/>
    <w:rsid w:val="008A7F25"/>
    <w:rsid w:val="008B1FCF"/>
    <w:rsid w:val="008B3F84"/>
    <w:rsid w:val="008B455A"/>
    <w:rsid w:val="008C0B03"/>
    <w:rsid w:val="008C661A"/>
    <w:rsid w:val="008D4FAA"/>
    <w:rsid w:val="008D5E69"/>
    <w:rsid w:val="008D70D8"/>
    <w:rsid w:val="008E0488"/>
    <w:rsid w:val="008E08B1"/>
    <w:rsid w:val="008E1887"/>
    <w:rsid w:val="008E1EC2"/>
    <w:rsid w:val="008E242A"/>
    <w:rsid w:val="008E2DE9"/>
    <w:rsid w:val="008E3D3A"/>
    <w:rsid w:val="008E4592"/>
    <w:rsid w:val="008E54BB"/>
    <w:rsid w:val="008E680A"/>
    <w:rsid w:val="008F31A4"/>
    <w:rsid w:val="008F52A7"/>
    <w:rsid w:val="00903F25"/>
    <w:rsid w:val="00910A03"/>
    <w:rsid w:val="00912869"/>
    <w:rsid w:val="00912F95"/>
    <w:rsid w:val="0091331A"/>
    <w:rsid w:val="00914026"/>
    <w:rsid w:val="009222C4"/>
    <w:rsid w:val="00924F74"/>
    <w:rsid w:val="00926AD5"/>
    <w:rsid w:val="00943930"/>
    <w:rsid w:val="0094425A"/>
    <w:rsid w:val="009470FE"/>
    <w:rsid w:val="00950776"/>
    <w:rsid w:val="00962B5D"/>
    <w:rsid w:val="00962D71"/>
    <w:rsid w:val="00963903"/>
    <w:rsid w:val="009642AF"/>
    <w:rsid w:val="00965841"/>
    <w:rsid w:val="00965C1C"/>
    <w:rsid w:val="00973C19"/>
    <w:rsid w:val="00975300"/>
    <w:rsid w:val="009865B7"/>
    <w:rsid w:val="0098663D"/>
    <w:rsid w:val="00992415"/>
    <w:rsid w:val="00995EEE"/>
    <w:rsid w:val="009A0532"/>
    <w:rsid w:val="009A0FBC"/>
    <w:rsid w:val="009A1E01"/>
    <w:rsid w:val="009A5882"/>
    <w:rsid w:val="009B070F"/>
    <w:rsid w:val="009B4A23"/>
    <w:rsid w:val="009B700D"/>
    <w:rsid w:val="009C4E78"/>
    <w:rsid w:val="009D01ED"/>
    <w:rsid w:val="009D0365"/>
    <w:rsid w:val="009D1938"/>
    <w:rsid w:val="009E23BE"/>
    <w:rsid w:val="009E4615"/>
    <w:rsid w:val="009F1641"/>
    <w:rsid w:val="009F1901"/>
    <w:rsid w:val="009F1EB9"/>
    <w:rsid w:val="009F6DA9"/>
    <w:rsid w:val="00A01348"/>
    <w:rsid w:val="00A047F7"/>
    <w:rsid w:val="00A07D78"/>
    <w:rsid w:val="00A126BE"/>
    <w:rsid w:val="00A13C6D"/>
    <w:rsid w:val="00A146E6"/>
    <w:rsid w:val="00A1477D"/>
    <w:rsid w:val="00A16E71"/>
    <w:rsid w:val="00A20CEB"/>
    <w:rsid w:val="00A22DD2"/>
    <w:rsid w:val="00A27F33"/>
    <w:rsid w:val="00A31734"/>
    <w:rsid w:val="00A326B6"/>
    <w:rsid w:val="00A35664"/>
    <w:rsid w:val="00A37298"/>
    <w:rsid w:val="00A378EC"/>
    <w:rsid w:val="00A43E6F"/>
    <w:rsid w:val="00A512E9"/>
    <w:rsid w:val="00A52C63"/>
    <w:rsid w:val="00A542EF"/>
    <w:rsid w:val="00A54870"/>
    <w:rsid w:val="00A5551C"/>
    <w:rsid w:val="00A55DAB"/>
    <w:rsid w:val="00A55F00"/>
    <w:rsid w:val="00A56963"/>
    <w:rsid w:val="00A671A0"/>
    <w:rsid w:val="00A672C7"/>
    <w:rsid w:val="00A701B1"/>
    <w:rsid w:val="00A80504"/>
    <w:rsid w:val="00A80BF2"/>
    <w:rsid w:val="00A878E0"/>
    <w:rsid w:val="00A9067B"/>
    <w:rsid w:val="00A909AA"/>
    <w:rsid w:val="00A96206"/>
    <w:rsid w:val="00AA20C8"/>
    <w:rsid w:val="00AA27DC"/>
    <w:rsid w:val="00AA2CE6"/>
    <w:rsid w:val="00AB6A94"/>
    <w:rsid w:val="00AC07AF"/>
    <w:rsid w:val="00AC1593"/>
    <w:rsid w:val="00AC170E"/>
    <w:rsid w:val="00AC1F10"/>
    <w:rsid w:val="00AC401D"/>
    <w:rsid w:val="00AC6B86"/>
    <w:rsid w:val="00AD0E5A"/>
    <w:rsid w:val="00AD1374"/>
    <w:rsid w:val="00AD1529"/>
    <w:rsid w:val="00AD424B"/>
    <w:rsid w:val="00AD6D34"/>
    <w:rsid w:val="00AD6F8B"/>
    <w:rsid w:val="00AE1BEB"/>
    <w:rsid w:val="00AF1E82"/>
    <w:rsid w:val="00AF2854"/>
    <w:rsid w:val="00AF3450"/>
    <w:rsid w:val="00AF4E88"/>
    <w:rsid w:val="00B11271"/>
    <w:rsid w:val="00B13A69"/>
    <w:rsid w:val="00B2117B"/>
    <w:rsid w:val="00B212E5"/>
    <w:rsid w:val="00B23EBE"/>
    <w:rsid w:val="00B26166"/>
    <w:rsid w:val="00B26D43"/>
    <w:rsid w:val="00B26E55"/>
    <w:rsid w:val="00B30BAE"/>
    <w:rsid w:val="00B31456"/>
    <w:rsid w:val="00B3487E"/>
    <w:rsid w:val="00B36210"/>
    <w:rsid w:val="00B4373A"/>
    <w:rsid w:val="00B458A0"/>
    <w:rsid w:val="00B46017"/>
    <w:rsid w:val="00B51FC9"/>
    <w:rsid w:val="00B5408B"/>
    <w:rsid w:val="00B5462C"/>
    <w:rsid w:val="00B552EA"/>
    <w:rsid w:val="00B55302"/>
    <w:rsid w:val="00B60144"/>
    <w:rsid w:val="00B60665"/>
    <w:rsid w:val="00B61271"/>
    <w:rsid w:val="00B61F81"/>
    <w:rsid w:val="00B64FF2"/>
    <w:rsid w:val="00B67181"/>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0391"/>
    <w:rsid w:val="00BD41D2"/>
    <w:rsid w:val="00BD47DE"/>
    <w:rsid w:val="00BD4F03"/>
    <w:rsid w:val="00BD4FE4"/>
    <w:rsid w:val="00BE0009"/>
    <w:rsid w:val="00BE2821"/>
    <w:rsid w:val="00BE626A"/>
    <w:rsid w:val="00BE75D9"/>
    <w:rsid w:val="00BE7C5F"/>
    <w:rsid w:val="00BF05CE"/>
    <w:rsid w:val="00BF0B7E"/>
    <w:rsid w:val="00BF50A6"/>
    <w:rsid w:val="00BF7550"/>
    <w:rsid w:val="00BF75E5"/>
    <w:rsid w:val="00C02390"/>
    <w:rsid w:val="00C128C3"/>
    <w:rsid w:val="00C12A4D"/>
    <w:rsid w:val="00C16759"/>
    <w:rsid w:val="00C229F9"/>
    <w:rsid w:val="00C30BD9"/>
    <w:rsid w:val="00C350D4"/>
    <w:rsid w:val="00C42783"/>
    <w:rsid w:val="00C440B3"/>
    <w:rsid w:val="00C47706"/>
    <w:rsid w:val="00C510B1"/>
    <w:rsid w:val="00C53913"/>
    <w:rsid w:val="00C55F77"/>
    <w:rsid w:val="00C560B4"/>
    <w:rsid w:val="00C57235"/>
    <w:rsid w:val="00C57712"/>
    <w:rsid w:val="00C6146B"/>
    <w:rsid w:val="00C7184C"/>
    <w:rsid w:val="00C71C76"/>
    <w:rsid w:val="00C72996"/>
    <w:rsid w:val="00C7572E"/>
    <w:rsid w:val="00C75AD8"/>
    <w:rsid w:val="00C8177D"/>
    <w:rsid w:val="00C867B6"/>
    <w:rsid w:val="00C942CF"/>
    <w:rsid w:val="00C947F5"/>
    <w:rsid w:val="00C96AB4"/>
    <w:rsid w:val="00CA3D91"/>
    <w:rsid w:val="00CA4568"/>
    <w:rsid w:val="00CB363D"/>
    <w:rsid w:val="00CC28A7"/>
    <w:rsid w:val="00CC3FE7"/>
    <w:rsid w:val="00CD2669"/>
    <w:rsid w:val="00CD2B57"/>
    <w:rsid w:val="00CD3426"/>
    <w:rsid w:val="00CD730E"/>
    <w:rsid w:val="00CE1167"/>
    <w:rsid w:val="00CE5754"/>
    <w:rsid w:val="00CF2264"/>
    <w:rsid w:val="00CF3D05"/>
    <w:rsid w:val="00CF5C60"/>
    <w:rsid w:val="00CF6D5B"/>
    <w:rsid w:val="00D1251F"/>
    <w:rsid w:val="00D134AB"/>
    <w:rsid w:val="00D15F35"/>
    <w:rsid w:val="00D25AFE"/>
    <w:rsid w:val="00D26CE0"/>
    <w:rsid w:val="00D2731A"/>
    <w:rsid w:val="00D30096"/>
    <w:rsid w:val="00D30AA1"/>
    <w:rsid w:val="00D32BBB"/>
    <w:rsid w:val="00D341D0"/>
    <w:rsid w:val="00D35B87"/>
    <w:rsid w:val="00D35D23"/>
    <w:rsid w:val="00D37834"/>
    <w:rsid w:val="00D425EA"/>
    <w:rsid w:val="00D433FA"/>
    <w:rsid w:val="00D525A1"/>
    <w:rsid w:val="00D6122E"/>
    <w:rsid w:val="00D647B0"/>
    <w:rsid w:val="00D6661D"/>
    <w:rsid w:val="00D66A9A"/>
    <w:rsid w:val="00D67013"/>
    <w:rsid w:val="00D7173B"/>
    <w:rsid w:val="00D72FB3"/>
    <w:rsid w:val="00D737A7"/>
    <w:rsid w:val="00D74E89"/>
    <w:rsid w:val="00D75C78"/>
    <w:rsid w:val="00D843CA"/>
    <w:rsid w:val="00D859AA"/>
    <w:rsid w:val="00D85AD4"/>
    <w:rsid w:val="00D9016F"/>
    <w:rsid w:val="00D91447"/>
    <w:rsid w:val="00D9294A"/>
    <w:rsid w:val="00D92EAA"/>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A4B"/>
    <w:rsid w:val="00DF3EE7"/>
    <w:rsid w:val="00DF6B61"/>
    <w:rsid w:val="00E01F9B"/>
    <w:rsid w:val="00E04B8B"/>
    <w:rsid w:val="00E10BCA"/>
    <w:rsid w:val="00E132D4"/>
    <w:rsid w:val="00E140C3"/>
    <w:rsid w:val="00E16DE9"/>
    <w:rsid w:val="00E209E6"/>
    <w:rsid w:val="00E24E64"/>
    <w:rsid w:val="00E3028E"/>
    <w:rsid w:val="00E310EB"/>
    <w:rsid w:val="00E35747"/>
    <w:rsid w:val="00E36AF7"/>
    <w:rsid w:val="00E378D8"/>
    <w:rsid w:val="00E4138E"/>
    <w:rsid w:val="00E45F7D"/>
    <w:rsid w:val="00E503DB"/>
    <w:rsid w:val="00E534E6"/>
    <w:rsid w:val="00E57D54"/>
    <w:rsid w:val="00E623B0"/>
    <w:rsid w:val="00E7186D"/>
    <w:rsid w:val="00E730C4"/>
    <w:rsid w:val="00E734A8"/>
    <w:rsid w:val="00E74044"/>
    <w:rsid w:val="00E7716A"/>
    <w:rsid w:val="00E77994"/>
    <w:rsid w:val="00E813A6"/>
    <w:rsid w:val="00E82262"/>
    <w:rsid w:val="00E833FF"/>
    <w:rsid w:val="00E86DF1"/>
    <w:rsid w:val="00E8766D"/>
    <w:rsid w:val="00E92C0F"/>
    <w:rsid w:val="00E97FF1"/>
    <w:rsid w:val="00EA7619"/>
    <w:rsid w:val="00EB3F00"/>
    <w:rsid w:val="00EC11BC"/>
    <w:rsid w:val="00EC1212"/>
    <w:rsid w:val="00EC77EF"/>
    <w:rsid w:val="00ED062F"/>
    <w:rsid w:val="00ED7266"/>
    <w:rsid w:val="00EE2330"/>
    <w:rsid w:val="00EF1B33"/>
    <w:rsid w:val="00EF4AB6"/>
    <w:rsid w:val="00EF56A4"/>
    <w:rsid w:val="00F01811"/>
    <w:rsid w:val="00F01B39"/>
    <w:rsid w:val="00F01EBE"/>
    <w:rsid w:val="00F03B4B"/>
    <w:rsid w:val="00F03C23"/>
    <w:rsid w:val="00F0513E"/>
    <w:rsid w:val="00F05875"/>
    <w:rsid w:val="00F05B75"/>
    <w:rsid w:val="00F05D2C"/>
    <w:rsid w:val="00F1078A"/>
    <w:rsid w:val="00F11A24"/>
    <w:rsid w:val="00F122D0"/>
    <w:rsid w:val="00F1365C"/>
    <w:rsid w:val="00F141C1"/>
    <w:rsid w:val="00F23678"/>
    <w:rsid w:val="00F33D8A"/>
    <w:rsid w:val="00F34FEA"/>
    <w:rsid w:val="00F35F3D"/>
    <w:rsid w:val="00F37813"/>
    <w:rsid w:val="00F410E8"/>
    <w:rsid w:val="00F4162B"/>
    <w:rsid w:val="00F47443"/>
    <w:rsid w:val="00F51003"/>
    <w:rsid w:val="00F54916"/>
    <w:rsid w:val="00F56D2C"/>
    <w:rsid w:val="00F57DB1"/>
    <w:rsid w:val="00F612F2"/>
    <w:rsid w:val="00F64028"/>
    <w:rsid w:val="00F64615"/>
    <w:rsid w:val="00F67391"/>
    <w:rsid w:val="00F678A6"/>
    <w:rsid w:val="00F71A26"/>
    <w:rsid w:val="00F74315"/>
    <w:rsid w:val="00F76AC3"/>
    <w:rsid w:val="00F77B9A"/>
    <w:rsid w:val="00F82727"/>
    <w:rsid w:val="00F851FE"/>
    <w:rsid w:val="00F90126"/>
    <w:rsid w:val="00F92FB9"/>
    <w:rsid w:val="00F94A27"/>
    <w:rsid w:val="00F95267"/>
    <w:rsid w:val="00FA0CFA"/>
    <w:rsid w:val="00FA25F2"/>
    <w:rsid w:val="00FA7FA5"/>
    <w:rsid w:val="00FB18AE"/>
    <w:rsid w:val="00FB3AE2"/>
    <w:rsid w:val="00FC4093"/>
    <w:rsid w:val="00FC58D1"/>
    <w:rsid w:val="00FC65A3"/>
    <w:rsid w:val="00FD5B6B"/>
    <w:rsid w:val="00FD6A55"/>
    <w:rsid w:val="00FD6A88"/>
    <w:rsid w:val="00FE0AD2"/>
    <w:rsid w:val="00FE4B5A"/>
    <w:rsid w:val="00FE7C09"/>
    <w:rsid w:val="00FF1D35"/>
    <w:rsid w:val="00FF22D4"/>
    <w:rsid w:val="00FF375C"/>
    <w:rsid w:val="00FF7C7A"/>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57CA"/>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autoRedefine/>
    <w:uiPriority w:val="9"/>
    <w:unhideWhenUsed/>
    <w:qFormat/>
    <w:rsid w:val="007344A8"/>
    <w:pPr>
      <w:keepNext/>
      <w:keepLines/>
      <w:numPr>
        <w:ilvl w:val="4"/>
        <w:numId w:val="1"/>
      </w:numPr>
      <w:spacing w:line="240" w:lineRule="auto"/>
      <w:ind w:left="720"/>
      <w:outlineLvl w:val="4"/>
    </w:pPr>
    <w:rPr>
      <w:rFonts w:ascii="Times New Roman" w:eastAsiaTheme="majorEastAsia" w:hAnsi="Times New Roman" w:cstheme="majorBidi"/>
      <w:b/>
      <w:bCs/>
      <w:color w:val="000000" w:themeColor="text1"/>
      <w:sz w:val="30"/>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4A187F"/>
    <w:pPr>
      <w:spacing w:before="120"/>
    </w:pPr>
    <w:rPr>
      <w:rFonts w:ascii="Times New Roman" w:hAnsi="Times New Roman"/>
      <w:lang w:val="en-CA"/>
    </w:rPr>
  </w:style>
  <w:style w:type="paragraph" w:customStyle="1" w:styleId="1Para">
    <w:name w:val="1_Para"/>
    <w:basedOn w:val="1ParaFlushLeft"/>
    <w:qFormat/>
    <w:rsid w:val="00A37298"/>
    <w:pPr>
      <w:ind w:firstLine="720"/>
      <w:jc w:val="both"/>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0100E2"/>
    <w:pPr>
      <w:spacing w:before="840" w:after="0"/>
      <w:jc w:val="center"/>
    </w:pPr>
    <w:rPr>
      <w:rFonts w:ascii="Times New Roman" w:hAnsi="Times New Roman"/>
      <w:b/>
      <w:bCs/>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100E2"/>
    <w:pPr>
      <w:spacing w:before="360" w:after="360"/>
      <w:jc w:val="center"/>
    </w:pPr>
    <w:rPr>
      <w:rFonts w:ascii="Times New Roman" w:hAnsi="Times New Roman"/>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7344A8"/>
    <w:rPr>
      <w:rFonts w:ascii="Times New Roman" w:eastAsiaTheme="majorEastAsia" w:hAnsi="Times New Roman" w:cstheme="majorBidi"/>
      <w:b/>
      <w:bCs/>
      <w:color w:val="000000" w:themeColor="text1"/>
      <w:sz w:val="30"/>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 w:type="character" w:customStyle="1" w:styleId="apple-converted-space">
    <w:name w:val="apple-converted-space"/>
    <w:basedOn w:val="DefaultParagraphFont"/>
    <w:rsid w:val="004C29F6"/>
  </w:style>
  <w:style w:type="paragraph" w:styleId="HTMLPreformatted">
    <w:name w:val="HTML Preformatted"/>
    <w:basedOn w:val="Normal"/>
    <w:link w:val="HTMLPreformattedChar"/>
    <w:uiPriority w:val="99"/>
    <w:unhideWhenUsed/>
    <w:rsid w:val="005543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543F0"/>
    <w:rPr>
      <w:rFonts w:ascii="Courier New" w:hAnsi="Courier New" w:cs="Courier New"/>
      <w:sz w:val="20"/>
      <w:szCs w:val="20"/>
      <w:lang w:val="en-GB" w:eastAsia="en-GB"/>
    </w:rPr>
  </w:style>
  <w:style w:type="character" w:styleId="HTMLCode">
    <w:name w:val="HTML Code"/>
    <w:basedOn w:val="DefaultParagraphFont"/>
    <w:uiPriority w:val="99"/>
    <w:semiHidden/>
    <w:unhideWhenUsed/>
    <w:rsid w:val="005543F0"/>
    <w:rPr>
      <w:rFonts w:ascii="Courier New" w:eastAsiaTheme="minorHAnsi" w:hAnsi="Courier New" w:cs="Courier New"/>
      <w:sz w:val="20"/>
      <w:szCs w:val="20"/>
    </w:rPr>
  </w:style>
  <w:style w:type="paragraph" w:styleId="PlainText">
    <w:name w:val="Plain Text"/>
    <w:basedOn w:val="Normal"/>
    <w:link w:val="PlainTextChar"/>
    <w:uiPriority w:val="99"/>
    <w:unhideWhenUsed/>
    <w:rsid w:val="004251E8"/>
    <w:pPr>
      <w:spacing w:after="0" w:line="240" w:lineRule="auto"/>
    </w:pPr>
    <w:rPr>
      <w:rFonts w:ascii="Courier" w:hAnsi="Courier"/>
      <w:sz w:val="21"/>
      <w:szCs w:val="21"/>
      <w:lang w:val="en-GB"/>
    </w:rPr>
  </w:style>
  <w:style w:type="character" w:customStyle="1" w:styleId="PlainTextChar">
    <w:name w:val="Plain Text Char"/>
    <w:basedOn w:val="DefaultParagraphFont"/>
    <w:link w:val="PlainText"/>
    <w:uiPriority w:val="99"/>
    <w:rsid w:val="004251E8"/>
    <w:rPr>
      <w:rFonts w:ascii="Courier" w:hAnsi="Courier"/>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3794">
      <w:bodyDiv w:val="1"/>
      <w:marLeft w:val="0"/>
      <w:marRight w:val="0"/>
      <w:marTop w:val="0"/>
      <w:marBottom w:val="0"/>
      <w:divBdr>
        <w:top w:val="none" w:sz="0" w:space="0" w:color="auto"/>
        <w:left w:val="none" w:sz="0" w:space="0" w:color="auto"/>
        <w:bottom w:val="none" w:sz="0" w:space="0" w:color="auto"/>
        <w:right w:val="none" w:sz="0" w:space="0" w:color="auto"/>
      </w:divBdr>
    </w:div>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59872523">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28947594">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487751483">
      <w:bodyDiv w:val="1"/>
      <w:marLeft w:val="0"/>
      <w:marRight w:val="0"/>
      <w:marTop w:val="0"/>
      <w:marBottom w:val="0"/>
      <w:divBdr>
        <w:top w:val="none" w:sz="0" w:space="0" w:color="auto"/>
        <w:left w:val="none" w:sz="0" w:space="0" w:color="auto"/>
        <w:bottom w:val="none" w:sz="0" w:space="0" w:color="auto"/>
        <w:right w:val="none" w:sz="0" w:space="0" w:color="auto"/>
      </w:divBdr>
    </w:div>
    <w:div w:id="512114147">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7375581">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57590738">
      <w:bodyDiv w:val="1"/>
      <w:marLeft w:val="0"/>
      <w:marRight w:val="0"/>
      <w:marTop w:val="0"/>
      <w:marBottom w:val="0"/>
      <w:divBdr>
        <w:top w:val="none" w:sz="0" w:space="0" w:color="auto"/>
        <w:left w:val="none" w:sz="0" w:space="0" w:color="auto"/>
        <w:bottom w:val="none" w:sz="0" w:space="0" w:color="auto"/>
        <w:right w:val="none" w:sz="0" w:space="0" w:color="auto"/>
      </w:divBdr>
    </w:div>
    <w:div w:id="559244467">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14605623">
      <w:bodyDiv w:val="1"/>
      <w:marLeft w:val="0"/>
      <w:marRight w:val="0"/>
      <w:marTop w:val="0"/>
      <w:marBottom w:val="0"/>
      <w:divBdr>
        <w:top w:val="none" w:sz="0" w:space="0" w:color="auto"/>
        <w:left w:val="none" w:sz="0" w:space="0" w:color="auto"/>
        <w:bottom w:val="none" w:sz="0" w:space="0" w:color="auto"/>
        <w:right w:val="none" w:sz="0" w:space="0" w:color="auto"/>
      </w:divBdr>
    </w:div>
    <w:div w:id="616058851">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881749126">
      <w:bodyDiv w:val="1"/>
      <w:marLeft w:val="0"/>
      <w:marRight w:val="0"/>
      <w:marTop w:val="0"/>
      <w:marBottom w:val="0"/>
      <w:divBdr>
        <w:top w:val="none" w:sz="0" w:space="0" w:color="auto"/>
        <w:left w:val="none" w:sz="0" w:space="0" w:color="auto"/>
        <w:bottom w:val="none" w:sz="0" w:space="0" w:color="auto"/>
        <w:right w:val="none" w:sz="0" w:space="0" w:color="auto"/>
      </w:divBdr>
    </w:div>
    <w:div w:id="887646633">
      <w:bodyDiv w:val="1"/>
      <w:marLeft w:val="0"/>
      <w:marRight w:val="0"/>
      <w:marTop w:val="0"/>
      <w:marBottom w:val="0"/>
      <w:divBdr>
        <w:top w:val="none" w:sz="0" w:space="0" w:color="auto"/>
        <w:left w:val="none" w:sz="0" w:space="0" w:color="auto"/>
        <w:bottom w:val="none" w:sz="0" w:space="0" w:color="auto"/>
        <w:right w:val="none" w:sz="0" w:space="0" w:color="auto"/>
      </w:divBdr>
    </w:div>
    <w:div w:id="924724001">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16888425">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6189335">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37083314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40215">
      <w:bodyDiv w:val="1"/>
      <w:marLeft w:val="0"/>
      <w:marRight w:val="0"/>
      <w:marTop w:val="0"/>
      <w:marBottom w:val="0"/>
      <w:divBdr>
        <w:top w:val="none" w:sz="0" w:space="0" w:color="auto"/>
        <w:left w:val="none" w:sz="0" w:space="0" w:color="auto"/>
        <w:bottom w:val="none" w:sz="0" w:space="0" w:color="auto"/>
        <w:right w:val="none" w:sz="0" w:space="0" w:color="auto"/>
      </w:divBdr>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62792952">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586112510">
      <w:bodyDiv w:val="1"/>
      <w:marLeft w:val="0"/>
      <w:marRight w:val="0"/>
      <w:marTop w:val="0"/>
      <w:marBottom w:val="0"/>
      <w:divBdr>
        <w:top w:val="none" w:sz="0" w:space="0" w:color="auto"/>
        <w:left w:val="none" w:sz="0" w:space="0" w:color="auto"/>
        <w:bottom w:val="none" w:sz="0" w:space="0" w:color="auto"/>
        <w:right w:val="none" w:sz="0" w:space="0" w:color="auto"/>
      </w:divBdr>
    </w:div>
    <w:div w:id="1617831649">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515832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30554672">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94763">
      <w:bodyDiv w:val="1"/>
      <w:marLeft w:val="0"/>
      <w:marRight w:val="0"/>
      <w:marTop w:val="0"/>
      <w:marBottom w:val="0"/>
      <w:divBdr>
        <w:top w:val="none" w:sz="0" w:space="0" w:color="auto"/>
        <w:left w:val="none" w:sz="0" w:space="0" w:color="auto"/>
        <w:bottom w:val="none" w:sz="0" w:space="0" w:color="auto"/>
        <w:right w:val="none" w:sz="0" w:space="0" w:color="auto"/>
      </w:divBdr>
    </w:div>
    <w:div w:id="1913158048">
      <w:bodyDiv w:val="1"/>
      <w:marLeft w:val="0"/>
      <w:marRight w:val="0"/>
      <w:marTop w:val="0"/>
      <w:marBottom w:val="0"/>
      <w:divBdr>
        <w:top w:val="none" w:sz="0" w:space="0" w:color="auto"/>
        <w:left w:val="none" w:sz="0" w:space="0" w:color="auto"/>
        <w:bottom w:val="none" w:sz="0" w:space="0" w:color="auto"/>
        <w:right w:val="none" w:sz="0" w:space="0" w:color="auto"/>
      </w:divBdr>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oleObject" Target="embeddings/oleObject1.bin"/><Relationship Id="rId23" Type="http://schemas.openxmlformats.org/officeDocument/2006/relationships/image" Target="media/image13.emf"/><Relationship Id="rId24" Type="http://schemas.openxmlformats.org/officeDocument/2006/relationships/package" Target="embeddings/Microsoft_Excel_Macro-Enabled_Worksheet1.xlsm"/><Relationship Id="rId25" Type="http://schemas.openxmlformats.org/officeDocument/2006/relationships/image" Target="media/image14.png"/><Relationship Id="rId26" Type="http://schemas.openxmlformats.org/officeDocument/2006/relationships/image" Target="media/image15.emf"/><Relationship Id="rId27" Type="http://schemas.openxmlformats.org/officeDocument/2006/relationships/oleObject" Target="embeddings/oleObject2.bin"/><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jpe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hyperlink" Target="http://users.fs.cvut.cz/~"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05791-BBE3-374F-89FE-CCC15978F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1</TotalTime>
  <Pages>49</Pages>
  <Words>10739</Words>
  <Characters>61216</Characters>
  <Application>Microsoft Macintosh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7181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310</cp:revision>
  <cp:lastPrinted>2017-06-16T08:00:00Z</cp:lastPrinted>
  <dcterms:created xsi:type="dcterms:W3CDTF">2017-05-11T08:32:00Z</dcterms:created>
  <dcterms:modified xsi:type="dcterms:W3CDTF">2017-06-17T12:1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4A1Yfm6"/&gt;&lt;style id="http://www.zotero.org/styles/iso690-numeric-brackets-cs"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